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26AF65" w14:textId="77777777" w:rsidR="0044449A" w:rsidRPr="008152B5" w:rsidRDefault="007C02CA" w:rsidP="00DC74AB">
      <w:pPr>
        <w:spacing w:before="120" w:after="120" w:line="360" w:lineRule="auto"/>
        <w:rPr>
          <w:lang w:val="nn-NO"/>
        </w:rPr>
      </w:pPr>
      <w:r w:rsidRPr="008152B5">
        <w:rPr>
          <w:rFonts w:ascii="Canva Sans Bold" w:eastAsia="Canva Sans Bold" w:hAnsi="Canva Sans Bold" w:cs="Canva Sans Bold"/>
          <w:b/>
          <w:bCs/>
          <w:color w:val="000000"/>
          <w:sz w:val="64"/>
          <w:szCs w:val="64"/>
          <w:lang w:val="nn-NO"/>
        </w:rPr>
        <w:t xml:space="preserve">Laporan Praktikum Kontrol Cerd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7"/>
        <w:gridCol w:w="420"/>
        <w:gridCol w:w="7893"/>
      </w:tblGrid>
      <w:tr w:rsidR="00A462B8" w14:paraId="4098C67E" w14:textId="77777777" w:rsidTr="00A462B8">
        <w:tc>
          <w:tcPr>
            <w:tcW w:w="2802" w:type="dxa"/>
          </w:tcPr>
          <w:p w14:paraId="60A67D51" w14:textId="60FFEDCB" w:rsidR="00A462B8" w:rsidRDefault="00A462B8" w:rsidP="00DC74AB">
            <w:pPr>
              <w:spacing w:after="120" w:line="360" w:lineRule="auto"/>
              <w:rPr>
                <w:rFonts w:ascii="Canva Sans" w:eastAsia="Canva Sans" w:hAnsi="Canva Sans" w:cs="Canva Sans"/>
                <w:color w:val="000000"/>
                <w:lang w:val="nn-NO"/>
              </w:rPr>
            </w:pPr>
            <w:r w:rsidRPr="00291316">
              <w:rPr>
                <w:rFonts w:ascii="Canva Sans" w:eastAsia="Canva Sans" w:hAnsi="Canva Sans" w:cs="Canva Sans"/>
                <w:color w:val="000000"/>
                <w:lang w:val="nn-NO"/>
              </w:rPr>
              <w:t>Nama</w:t>
            </w:r>
          </w:p>
        </w:tc>
        <w:tc>
          <w:tcPr>
            <w:tcW w:w="425" w:type="dxa"/>
          </w:tcPr>
          <w:p w14:paraId="6E2285BB" w14:textId="782EF0BA" w:rsidR="00A462B8" w:rsidRDefault="00A462B8" w:rsidP="00DC74AB">
            <w:pPr>
              <w:spacing w:after="120" w:line="360"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3D715A0F" w14:textId="095EC0D6" w:rsidR="00A462B8" w:rsidRDefault="00DB3FF1" w:rsidP="00DC74AB">
            <w:pPr>
              <w:spacing w:after="120" w:line="360" w:lineRule="auto"/>
              <w:rPr>
                <w:rFonts w:ascii="Canva Sans" w:eastAsia="Canva Sans" w:hAnsi="Canva Sans" w:cs="Canva Sans"/>
                <w:color w:val="000000"/>
                <w:lang w:val="nn-NO"/>
              </w:rPr>
            </w:pPr>
            <w:r>
              <w:rPr>
                <w:rFonts w:ascii="Canva Sans" w:eastAsia="Canva Sans" w:hAnsi="Canva Sans" w:cs="Canva Sans"/>
                <w:color w:val="000000"/>
                <w:lang w:val="nn-NO"/>
              </w:rPr>
              <w:t>Wafa Nabila Ulima Khoirunnisa</w:t>
            </w:r>
          </w:p>
        </w:tc>
      </w:tr>
      <w:tr w:rsidR="00A462B8" w14:paraId="2CE7347F" w14:textId="77777777" w:rsidTr="00A462B8">
        <w:tc>
          <w:tcPr>
            <w:tcW w:w="2802" w:type="dxa"/>
          </w:tcPr>
          <w:p w14:paraId="4003AFD5" w14:textId="555277E9" w:rsidR="00A462B8" w:rsidRDefault="00A462B8" w:rsidP="00DC74AB">
            <w:pPr>
              <w:spacing w:after="120" w:line="360" w:lineRule="auto"/>
              <w:rPr>
                <w:rFonts w:ascii="Canva Sans" w:eastAsia="Canva Sans" w:hAnsi="Canva Sans" w:cs="Canva Sans"/>
                <w:color w:val="000000"/>
                <w:lang w:val="nn-NO"/>
              </w:rPr>
            </w:pPr>
            <w:r w:rsidRPr="00291316">
              <w:rPr>
                <w:rFonts w:ascii="Canva Sans" w:eastAsia="Canva Sans" w:hAnsi="Canva Sans" w:cs="Canva Sans"/>
                <w:color w:val="000000"/>
              </w:rPr>
              <w:t xml:space="preserve">NIM </w:t>
            </w:r>
          </w:p>
        </w:tc>
        <w:tc>
          <w:tcPr>
            <w:tcW w:w="425" w:type="dxa"/>
          </w:tcPr>
          <w:p w14:paraId="687D52F9" w14:textId="3BD61ACA" w:rsidR="00A462B8" w:rsidRDefault="00A462B8" w:rsidP="00DC74AB">
            <w:pPr>
              <w:spacing w:after="120" w:line="360"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2AE4F712" w14:textId="19A5F11A" w:rsidR="00A462B8" w:rsidRDefault="00DB3FF1" w:rsidP="00DC74AB">
            <w:pPr>
              <w:spacing w:after="120" w:line="360" w:lineRule="auto"/>
              <w:rPr>
                <w:rFonts w:ascii="Canva Sans" w:eastAsia="Canva Sans" w:hAnsi="Canva Sans" w:cs="Canva Sans"/>
                <w:color w:val="000000"/>
                <w:lang w:val="nn-NO"/>
              </w:rPr>
            </w:pPr>
            <w:r>
              <w:rPr>
                <w:rFonts w:ascii="Canva Sans" w:eastAsia="Canva Sans" w:hAnsi="Canva Sans" w:cs="Canva Sans"/>
                <w:color w:val="000000"/>
                <w:lang w:val="nn-NO"/>
              </w:rPr>
              <w:t>224308024</w:t>
            </w:r>
          </w:p>
        </w:tc>
      </w:tr>
      <w:tr w:rsidR="00A462B8" w14:paraId="05299AE8" w14:textId="77777777" w:rsidTr="00A462B8">
        <w:tc>
          <w:tcPr>
            <w:tcW w:w="2802" w:type="dxa"/>
          </w:tcPr>
          <w:p w14:paraId="3CD5C680" w14:textId="57CF0673" w:rsidR="00A462B8" w:rsidRDefault="00A462B8" w:rsidP="00DC74AB">
            <w:pPr>
              <w:spacing w:after="120" w:line="360" w:lineRule="auto"/>
              <w:rPr>
                <w:rFonts w:ascii="Canva Sans" w:eastAsia="Canva Sans" w:hAnsi="Canva Sans" w:cs="Canva Sans"/>
                <w:color w:val="000000"/>
                <w:lang w:val="nn-NO"/>
              </w:rPr>
            </w:pPr>
            <w:r w:rsidRPr="00291316">
              <w:rPr>
                <w:rFonts w:ascii="Canva Sans" w:eastAsia="Canva Sans" w:hAnsi="Canva Sans" w:cs="Canva Sans"/>
                <w:color w:val="000000"/>
              </w:rPr>
              <w:t xml:space="preserve">Kelas </w:t>
            </w:r>
          </w:p>
        </w:tc>
        <w:tc>
          <w:tcPr>
            <w:tcW w:w="425" w:type="dxa"/>
          </w:tcPr>
          <w:p w14:paraId="702CF896" w14:textId="1FCE7DBE" w:rsidR="00A462B8" w:rsidRDefault="00A462B8" w:rsidP="00DC74AB">
            <w:pPr>
              <w:spacing w:after="120" w:line="360"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08497567" w14:textId="1E98EDAE" w:rsidR="00A462B8" w:rsidRDefault="00A462B8" w:rsidP="00DC74AB">
            <w:pPr>
              <w:spacing w:after="120" w:line="360" w:lineRule="auto"/>
              <w:rPr>
                <w:rFonts w:ascii="Canva Sans" w:eastAsia="Canva Sans" w:hAnsi="Canva Sans" w:cs="Canva Sans"/>
                <w:color w:val="000000"/>
                <w:lang w:val="nn-NO"/>
              </w:rPr>
            </w:pPr>
            <w:r>
              <w:rPr>
                <w:rFonts w:ascii="Canva Sans" w:eastAsia="Canva Sans" w:hAnsi="Canva Sans" w:cs="Canva Sans"/>
                <w:color w:val="000000"/>
                <w:lang w:val="nn-NO"/>
              </w:rPr>
              <w:t>TKA 6A</w:t>
            </w:r>
          </w:p>
        </w:tc>
      </w:tr>
      <w:tr w:rsidR="00A462B8" w14:paraId="63FF4B60" w14:textId="77777777" w:rsidTr="00A462B8">
        <w:tc>
          <w:tcPr>
            <w:tcW w:w="2802" w:type="dxa"/>
          </w:tcPr>
          <w:p w14:paraId="28286962" w14:textId="3C375DB1" w:rsidR="00A462B8" w:rsidRDefault="00A462B8" w:rsidP="00DC74AB">
            <w:pPr>
              <w:spacing w:after="120" w:line="360" w:lineRule="auto"/>
              <w:rPr>
                <w:rFonts w:ascii="Canva Sans" w:eastAsia="Canva Sans" w:hAnsi="Canva Sans" w:cs="Canva Sans"/>
                <w:color w:val="000000"/>
                <w:lang w:val="nn-NO"/>
              </w:rPr>
            </w:pPr>
            <w:r w:rsidRPr="00291316">
              <w:rPr>
                <w:rFonts w:ascii="Canva Sans" w:eastAsia="Canva Sans" w:hAnsi="Canva Sans" w:cs="Canva Sans"/>
                <w:color w:val="000000"/>
              </w:rPr>
              <w:t xml:space="preserve">Akun Github (Tautan) </w:t>
            </w:r>
          </w:p>
        </w:tc>
        <w:tc>
          <w:tcPr>
            <w:tcW w:w="425" w:type="dxa"/>
          </w:tcPr>
          <w:p w14:paraId="315FA9CC" w14:textId="4FBAAB01" w:rsidR="00A462B8" w:rsidRDefault="00A462B8" w:rsidP="00DC74AB">
            <w:pPr>
              <w:spacing w:after="120" w:line="360"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3E01BEBE" w14:textId="7E09698B" w:rsidR="00A462B8" w:rsidRDefault="00DB3FF1" w:rsidP="00DC74AB">
            <w:pPr>
              <w:spacing w:after="120" w:line="360" w:lineRule="auto"/>
              <w:rPr>
                <w:rFonts w:ascii="Canva Sans" w:eastAsia="Canva Sans" w:hAnsi="Canva Sans" w:cs="Canva Sans"/>
                <w:color w:val="000000"/>
                <w:lang w:val="nn-NO"/>
              </w:rPr>
            </w:pPr>
            <w:hyperlink r:id="rId6" w:history="1">
              <w:r w:rsidRPr="00DB3FF1">
                <w:rPr>
                  <w:rStyle w:val="Hyperlink"/>
                  <w:rFonts w:ascii="Canva Sans" w:eastAsia="Canva Sans" w:hAnsi="Canva Sans" w:cs="Canva Sans"/>
                  <w:lang w:val="nn-NO"/>
                </w:rPr>
                <w:t>https://github.com/wafanabila</w:t>
              </w:r>
            </w:hyperlink>
          </w:p>
        </w:tc>
      </w:tr>
      <w:tr w:rsidR="00A462B8" w14:paraId="199557B5" w14:textId="77777777" w:rsidTr="00A462B8">
        <w:tc>
          <w:tcPr>
            <w:tcW w:w="2802" w:type="dxa"/>
          </w:tcPr>
          <w:p w14:paraId="53FB7F3C" w14:textId="33122911" w:rsidR="00A462B8" w:rsidRDefault="00A462B8" w:rsidP="00DC74AB">
            <w:pPr>
              <w:spacing w:after="120" w:line="360" w:lineRule="auto"/>
              <w:rPr>
                <w:rFonts w:ascii="Canva Sans" w:eastAsia="Canva Sans" w:hAnsi="Canva Sans" w:cs="Canva Sans"/>
                <w:color w:val="000000"/>
                <w:lang w:val="nn-NO"/>
              </w:rPr>
            </w:pPr>
            <w:r w:rsidRPr="00291316">
              <w:rPr>
                <w:rFonts w:ascii="Canva Sans" w:eastAsia="Canva Sans" w:hAnsi="Canva Sans" w:cs="Canva Sans"/>
                <w:color w:val="000000"/>
              </w:rPr>
              <w:t xml:space="preserve">Student Lab Assistant </w:t>
            </w:r>
          </w:p>
        </w:tc>
        <w:tc>
          <w:tcPr>
            <w:tcW w:w="425" w:type="dxa"/>
          </w:tcPr>
          <w:p w14:paraId="724D0712" w14:textId="473F1C0E" w:rsidR="00A462B8" w:rsidRDefault="00A462B8" w:rsidP="00DC74AB">
            <w:pPr>
              <w:spacing w:after="120" w:line="360" w:lineRule="auto"/>
              <w:rPr>
                <w:rFonts w:ascii="Canva Sans" w:eastAsia="Canva Sans" w:hAnsi="Canva Sans" w:cs="Canva Sans"/>
                <w:color w:val="000000"/>
                <w:lang w:val="nn-NO"/>
              </w:rPr>
            </w:pPr>
            <w:r w:rsidRPr="00536A54">
              <w:rPr>
                <w:rFonts w:ascii="Canva Sans" w:eastAsia="Canva Sans" w:hAnsi="Canva Sans" w:cs="Canva Sans"/>
                <w:color w:val="000000"/>
                <w:lang w:val="nn-NO"/>
              </w:rPr>
              <w:t xml:space="preserve"> :  </w:t>
            </w:r>
          </w:p>
        </w:tc>
        <w:tc>
          <w:tcPr>
            <w:tcW w:w="8049" w:type="dxa"/>
          </w:tcPr>
          <w:p w14:paraId="10153B6C" w14:textId="527F5290" w:rsidR="00A462B8" w:rsidRDefault="00A462B8" w:rsidP="00DC74AB">
            <w:pPr>
              <w:spacing w:after="120" w:line="360" w:lineRule="auto"/>
              <w:rPr>
                <w:rFonts w:ascii="Canva Sans" w:eastAsia="Canva Sans" w:hAnsi="Canva Sans" w:cs="Canva Sans"/>
                <w:color w:val="000000"/>
                <w:lang w:val="nn-NO"/>
              </w:rPr>
            </w:pPr>
            <w:r>
              <w:rPr>
                <w:rFonts w:ascii="Canva Sans" w:eastAsia="Canva Sans" w:hAnsi="Canva Sans" w:cs="Canva Sans"/>
                <w:color w:val="000000"/>
                <w:lang w:val="nn-NO"/>
              </w:rPr>
              <w:t>Yulia Brilianty</w:t>
            </w:r>
          </w:p>
        </w:tc>
      </w:tr>
    </w:tbl>
    <w:p w14:paraId="3BCDBB24" w14:textId="42BBCF03" w:rsidR="0044449A" w:rsidRDefault="0044449A" w:rsidP="00DC74AB">
      <w:pPr>
        <w:spacing w:before="120" w:after="120" w:line="360" w:lineRule="auto"/>
      </w:pPr>
    </w:p>
    <w:p w14:paraId="5E912ED1" w14:textId="77777777" w:rsidR="0044449A" w:rsidRDefault="007C02CA" w:rsidP="00DC74AB">
      <w:pPr>
        <w:spacing w:before="120" w:after="120" w:line="360" w:lineRule="auto"/>
      </w:pPr>
      <w:r>
        <w:rPr>
          <w:rFonts w:ascii="Canva Sans Bold" w:eastAsia="Canva Sans Bold" w:hAnsi="Canva Sans Bold" w:cs="Canva Sans Bold"/>
          <w:b/>
          <w:bCs/>
          <w:color w:val="000000"/>
          <w:sz w:val="36"/>
          <w:szCs w:val="36"/>
        </w:rPr>
        <w:t xml:space="preserve">1. Judul Percobaan </w:t>
      </w:r>
    </w:p>
    <w:p w14:paraId="306A30DA" w14:textId="0BE87335" w:rsidR="00931A68" w:rsidRDefault="005B6301" w:rsidP="00DC74AB">
      <w:pPr>
        <w:spacing w:before="120" w:after="120" w:line="360" w:lineRule="auto"/>
        <w:rPr>
          <w:rFonts w:ascii="Canva Sans" w:eastAsia="Canva Sans" w:hAnsi="Canva Sans" w:cs="Canva Sans"/>
          <w:color w:val="000000"/>
        </w:rPr>
      </w:pPr>
      <w:r>
        <w:rPr>
          <w:rFonts w:ascii="Canva Sans" w:eastAsia="Canva Sans" w:hAnsi="Canva Sans" w:cs="Canva Sans"/>
          <w:color w:val="000000"/>
        </w:rPr>
        <w:t>Deteksi</w:t>
      </w:r>
      <w:r w:rsidR="00931A68" w:rsidRPr="00931A68">
        <w:rPr>
          <w:rFonts w:ascii="Canva Sans" w:eastAsia="Canva Sans" w:hAnsi="Canva Sans" w:cs="Canva Sans"/>
          <w:color w:val="000000"/>
        </w:rPr>
        <w:t xml:space="preserve"> Objek Menggunakan OpenCV dan Dataset dari Kaggle</w:t>
      </w:r>
    </w:p>
    <w:p w14:paraId="495A1013" w14:textId="47E82898" w:rsidR="0044449A" w:rsidRPr="008152B5" w:rsidRDefault="007C02CA" w:rsidP="00DC74AB">
      <w:pPr>
        <w:spacing w:before="120" w:after="120" w:line="360" w:lineRule="auto"/>
        <w:rPr>
          <w:lang w:val="nn-NO"/>
        </w:rPr>
      </w:pPr>
      <w:r w:rsidRPr="008152B5">
        <w:rPr>
          <w:rFonts w:ascii="Canva Sans Bold" w:eastAsia="Canva Sans Bold" w:hAnsi="Canva Sans Bold" w:cs="Canva Sans Bold"/>
          <w:b/>
          <w:bCs/>
          <w:color w:val="000000"/>
          <w:sz w:val="36"/>
          <w:szCs w:val="36"/>
          <w:lang w:val="nn-NO"/>
        </w:rPr>
        <w:t xml:space="preserve">2. Tujuan Percobaan </w:t>
      </w:r>
    </w:p>
    <w:p w14:paraId="11967B3B" w14:textId="3F341928" w:rsidR="00931A68" w:rsidRDefault="00931A68" w:rsidP="00DC74AB">
      <w:pPr>
        <w:spacing w:before="120" w:after="120" w:line="360" w:lineRule="auto"/>
        <w:rPr>
          <w:rFonts w:ascii="Canva Sans" w:eastAsia="Canva Sans" w:hAnsi="Canva Sans" w:cs="Canva Sans"/>
          <w:i/>
          <w:iCs/>
          <w:color w:val="000000"/>
        </w:rPr>
      </w:pPr>
      <w:r>
        <w:rPr>
          <w:rFonts w:ascii="Canva Sans" w:eastAsia="Canva Sans" w:hAnsi="Canva Sans" w:cs="Canva Sans"/>
          <w:color w:val="000000"/>
          <w:lang w:val="nn-NO"/>
        </w:rPr>
        <w:t xml:space="preserve">Tujuan dilakukannya Praktikum Kontrol Cerdas : </w:t>
      </w:r>
      <w:r w:rsidRPr="00931A68">
        <w:rPr>
          <w:rFonts w:ascii="Canva Sans" w:eastAsia="Canva Sans" w:hAnsi="Canva Sans" w:cs="Canva Sans"/>
          <w:color w:val="000000"/>
        </w:rPr>
        <w:t>Identifikasi Objek Menggunakan OpenCV dan Dataset dari Kaggle</w:t>
      </w:r>
      <w:r>
        <w:rPr>
          <w:rFonts w:ascii="Canva Sans" w:eastAsia="Canva Sans" w:hAnsi="Canva Sans" w:cs="Canva Sans"/>
          <w:color w:val="000000"/>
        </w:rPr>
        <w:t xml:space="preserve"> adalah </w:t>
      </w:r>
      <w:r>
        <w:rPr>
          <w:rFonts w:ascii="Canva Sans" w:eastAsia="Canva Sans" w:hAnsi="Canva Sans" w:cs="Canva Sans"/>
          <w:color w:val="000000"/>
        </w:rPr>
        <w:br/>
        <w:t xml:space="preserve">1). Mahasiswa dapat memahami konsep </w:t>
      </w:r>
      <w:r w:rsidRPr="00931A68">
        <w:rPr>
          <w:rFonts w:ascii="Canva Sans" w:eastAsia="Canva Sans" w:hAnsi="Canva Sans" w:cs="Canva Sans"/>
          <w:i/>
          <w:iCs/>
          <w:color w:val="000000"/>
        </w:rPr>
        <w:t>object detection</w:t>
      </w:r>
    </w:p>
    <w:p w14:paraId="76F7BE65" w14:textId="3624E62B" w:rsidR="00931A68" w:rsidRDefault="00931A68" w:rsidP="00DC74AB">
      <w:pPr>
        <w:spacing w:before="120" w:after="120" w:line="360" w:lineRule="auto"/>
        <w:rPr>
          <w:rFonts w:ascii="Canva Sans" w:eastAsia="Canva Sans" w:hAnsi="Canva Sans" w:cs="Canva Sans"/>
          <w:color w:val="000000"/>
        </w:rPr>
      </w:pPr>
      <w:r>
        <w:rPr>
          <w:rFonts w:ascii="Canva Sans" w:eastAsia="Canva Sans" w:hAnsi="Canva Sans" w:cs="Canva Sans"/>
          <w:color w:val="000000"/>
        </w:rPr>
        <w:t>2). Mahasiswa dapat</w:t>
      </w:r>
      <w:r w:rsidR="001E06C8">
        <w:rPr>
          <w:rFonts w:ascii="Canva Sans" w:eastAsia="Canva Sans" w:hAnsi="Canva Sans" w:cs="Canva Sans"/>
          <w:color w:val="000000"/>
        </w:rPr>
        <w:t xml:space="preserve"> mempelajari dasar-dasar deteksi objek menggunakan </w:t>
      </w:r>
      <w:r w:rsidR="001E06C8">
        <w:rPr>
          <w:rFonts w:ascii="Canva Sans" w:eastAsia="Canva Sans" w:hAnsi="Canva Sans" w:cs="Canva Sans"/>
          <w:i/>
          <w:iCs/>
          <w:color w:val="000000"/>
        </w:rPr>
        <w:t>computer vision</w:t>
      </w:r>
      <w:r w:rsidR="001E06C8">
        <w:rPr>
          <w:rFonts w:ascii="Canva Sans" w:eastAsia="Canva Sans" w:hAnsi="Canva Sans" w:cs="Canva Sans"/>
          <w:i/>
          <w:iCs/>
          <w:color w:val="000000"/>
        </w:rPr>
        <w:br/>
      </w:r>
      <w:r w:rsidR="001E06C8">
        <w:rPr>
          <w:rFonts w:ascii="Canva Sans" w:eastAsia="Canva Sans" w:hAnsi="Canva Sans" w:cs="Canva Sans"/>
          <w:color w:val="000000"/>
        </w:rPr>
        <w:t>3). Mahasiswa dapat mengimplementasikan deteksi objek menggunakan OpenCV</w:t>
      </w:r>
    </w:p>
    <w:p w14:paraId="1F277BA1" w14:textId="634B7951" w:rsidR="0044449A" w:rsidRPr="005B6301" w:rsidRDefault="001E06C8" w:rsidP="00DC74AB">
      <w:pPr>
        <w:spacing w:before="120" w:after="120" w:line="360" w:lineRule="auto"/>
        <w:rPr>
          <w:rFonts w:ascii="Canva Sans" w:eastAsia="Canva Sans" w:hAnsi="Canva Sans" w:cs="Canva Sans"/>
          <w:color w:val="000000"/>
        </w:rPr>
      </w:pPr>
      <w:r>
        <w:rPr>
          <w:rFonts w:ascii="Canva Sans" w:eastAsia="Canva Sans" w:hAnsi="Canva Sans" w:cs="Canva Sans"/>
          <w:color w:val="000000"/>
        </w:rPr>
        <w:t xml:space="preserve">4). </w:t>
      </w:r>
      <w:r w:rsidR="005B6301">
        <w:rPr>
          <w:rFonts w:ascii="Canva Sans" w:eastAsia="Canva Sans" w:hAnsi="Canva Sans" w:cs="Canva Sans"/>
          <w:color w:val="000000"/>
        </w:rPr>
        <w:t xml:space="preserve">Mahasiswa dapat menganalisis tingkat akurasi dan tingkat optimal dari hasil deteksi </w:t>
      </w:r>
    </w:p>
    <w:p w14:paraId="110F1193" w14:textId="77777777" w:rsidR="005D3591" w:rsidRDefault="007C02CA" w:rsidP="005D3591">
      <w:pPr>
        <w:spacing w:before="120" w:after="120" w:line="360" w:lineRule="auto"/>
        <w:rPr>
          <w:lang w:val="nn-NO"/>
        </w:rPr>
      </w:pPr>
      <w:r w:rsidRPr="008152B5">
        <w:rPr>
          <w:rFonts w:ascii="Canva Sans Bold" w:eastAsia="Canva Sans Bold" w:hAnsi="Canva Sans Bold" w:cs="Canva Sans Bold"/>
          <w:b/>
          <w:bCs/>
          <w:color w:val="000000"/>
          <w:sz w:val="36"/>
          <w:szCs w:val="36"/>
          <w:lang w:val="nn-NO"/>
        </w:rPr>
        <w:t xml:space="preserve">3. Landasan Teori </w:t>
      </w:r>
    </w:p>
    <w:p w14:paraId="0B608F4D" w14:textId="126646A1" w:rsidR="008B6A83" w:rsidRDefault="00657522" w:rsidP="008B6A83">
      <w:pPr>
        <w:spacing w:before="120" w:after="120" w:line="360" w:lineRule="auto"/>
        <w:ind w:firstLine="720"/>
        <w:rPr>
          <w:rFonts w:ascii="Canva Sans" w:hAnsi="Canva Sans" w:cs="Times New Roman"/>
        </w:rPr>
      </w:pPr>
      <w:r w:rsidRPr="00C84816">
        <w:rPr>
          <w:rFonts w:ascii="Canva Sans" w:hAnsi="Canva Sans" w:cs="Times New Roman"/>
          <w:lang w:val="nn-NO"/>
        </w:rPr>
        <w:t xml:space="preserve">OpenCV adalah perpustakaan visi komputer sumber terbuka yang tersedia di </w:t>
      </w:r>
      <w:r>
        <w:fldChar w:fldCharType="begin"/>
      </w:r>
      <w:r>
        <w:instrText>HYPERLINK "https://SourceForge.net/projects/opencvlibrary"</w:instrText>
      </w:r>
      <w:r>
        <w:fldChar w:fldCharType="separate"/>
      </w:r>
      <w:r w:rsidRPr="00C84816">
        <w:rPr>
          <w:rStyle w:val="Hyperlink"/>
          <w:rFonts w:ascii="Canva Sans" w:hAnsi="Canva Sans" w:cs="Times New Roman"/>
          <w:lang w:val="nn-NO"/>
        </w:rPr>
        <w:t>https://SourceForge.net/projects/opencvlibrary</w:t>
      </w:r>
      <w:r>
        <w:fldChar w:fldCharType="end"/>
      </w:r>
      <w:r w:rsidRPr="00C84816">
        <w:rPr>
          <w:rFonts w:ascii="Canva Sans" w:hAnsi="Canva Sans" w:cs="Times New Roman"/>
          <w:lang w:val="nn-NO"/>
        </w:rPr>
        <w:t>. Pustaka ini ditulis dalam bahasa C dan C++ dan berjalan di Linux, Windows, dan Mac OS X. Ada pengembangan aktif pada antarmuka untuk Python, Ruby, Matlab dan bahasa lainnya</w:t>
      </w:r>
      <w:r w:rsidR="009864B7" w:rsidRPr="00C84816">
        <w:rPr>
          <w:rFonts w:ascii="Canva Sans" w:hAnsi="Canva Sans" w:cs="Times New Roman"/>
          <w:lang w:val="nn-NO"/>
        </w:rPr>
        <w:t xml:space="preserve">. Menurut situs resmi OpenCV, pustaka ini telah diunduh lebih dari 14 juta kali pada Oktober 2018. komunitas pemakainya mencapai lebih dari 47 ribu. Beberapa di antara mereka adalah pekerja di perusahaan besar seperti IBM, Microsoft, Intel, SONY, Siemens, dan Google serta pusat-pusat riset seperti Stanford, MIT, CMU, Cambridge, dan INRIA </w:t>
      </w:r>
      <w:r w:rsidR="009864B7" w:rsidRPr="00C84816">
        <w:rPr>
          <w:rFonts w:ascii="Canva Sans" w:hAnsi="Canva Sans" w:cs="Times New Roman"/>
          <w:lang w:val="nn-NO"/>
        </w:rPr>
        <w:fldChar w:fldCharType="begin"/>
      </w:r>
      <w:r w:rsidR="009864B7" w:rsidRPr="00C84816">
        <w:rPr>
          <w:rFonts w:ascii="Canva Sans" w:hAnsi="Canva Sans" w:cs="Times New Roman"/>
          <w:lang w:val="nn-NO"/>
        </w:rPr>
        <w:instrText xml:space="preserve"> ADDIN ZOTERO_ITEM CSL_CITATION {"citationID":"E44lfxlL","properties":{"formattedCitation":"(Bradski and Keahler, 2008)","plainCitation":"(Bradski and Keahler, 2008)","noteIndex":0},"citationItems":[{"id":30,"uris":["http://zotero.org/users/local/ZwceJisa/items/GTTAUNBW"],"itemData":{"id":30,"type":"book","edition":"1","event-place":"United States of America","ISBN":"978-0-596-51613-0","publisher":"O'Reilly Media, Inc., 1005 Gravenstein Highway North, Sebastopol, CA 95472","publisher-place":"United States of America","title":"Learning OpenCV","URL":"https://books.google.co.id/books?hl=id&amp;lr=&amp;id=seAgiOfu2EIC&amp;oi=fnd&amp;pg=PR3&amp;dq=opencv&amp;ots=hWG9docJMa&amp;sig=iIV9VqouIFwrLk1fB98ficV0kQc&amp;redir_esc=y#v=onepage&amp;q&amp;f=false","author":[{"family":"Bradski","given":"Gary"},{"family":"Keahler","given":"Adrian"}],"issued":{"date-parts":[["2008",9]]}}}],"schema":"https://github.com/citation-style-language/schema/raw/master/csl-citation.json"} </w:instrText>
      </w:r>
      <w:r w:rsidR="009864B7" w:rsidRPr="00C84816">
        <w:rPr>
          <w:rFonts w:ascii="Canva Sans" w:hAnsi="Canva Sans" w:cs="Times New Roman"/>
          <w:lang w:val="nn-NO"/>
        </w:rPr>
        <w:fldChar w:fldCharType="separate"/>
      </w:r>
      <w:r w:rsidR="009864B7" w:rsidRPr="00C84816">
        <w:rPr>
          <w:rFonts w:ascii="Canva Sans" w:hAnsi="Canva Sans" w:cs="Times New Roman"/>
        </w:rPr>
        <w:t>(Bradski and Keahler, 2008)</w:t>
      </w:r>
      <w:r w:rsidR="009864B7" w:rsidRPr="00C84816">
        <w:rPr>
          <w:rFonts w:ascii="Canva Sans" w:hAnsi="Canva Sans" w:cs="Times New Roman"/>
          <w:lang w:val="nn-NO"/>
        </w:rPr>
        <w:fldChar w:fldCharType="end"/>
      </w:r>
      <w:r w:rsidR="009864B7" w:rsidRPr="00C84816">
        <w:rPr>
          <w:rFonts w:ascii="Canva Sans" w:hAnsi="Canva Sans" w:cs="Times New Roman"/>
          <w:lang w:val="nn-NO"/>
        </w:rPr>
        <w:t xml:space="preserve">. </w:t>
      </w:r>
      <w:r w:rsidR="005D3591" w:rsidRPr="005D3591">
        <w:rPr>
          <w:rFonts w:ascii="Canva Sans" w:hAnsi="Canva Sans" w:cs="Times New Roman"/>
        </w:rPr>
        <w:t xml:space="preserve">Selain </w:t>
      </w:r>
      <w:proofErr w:type="spellStart"/>
      <w:r w:rsidR="005D3591" w:rsidRPr="005D3591">
        <w:rPr>
          <w:rFonts w:ascii="Canva Sans" w:hAnsi="Canva Sans" w:cs="Times New Roman"/>
        </w:rPr>
        <w:t>itu</w:t>
      </w:r>
      <w:proofErr w:type="spellEnd"/>
      <w:r w:rsidR="005D3591" w:rsidRPr="005D3591">
        <w:rPr>
          <w:rFonts w:ascii="Canva Sans" w:hAnsi="Canva Sans" w:cs="Times New Roman"/>
        </w:rPr>
        <w:t xml:space="preserve">, OpenCV </w:t>
      </w:r>
      <w:proofErr w:type="spellStart"/>
      <w:r w:rsidR="005D3591" w:rsidRPr="005D3591">
        <w:rPr>
          <w:rFonts w:ascii="Canva Sans" w:hAnsi="Canva Sans" w:cs="Times New Roman"/>
        </w:rPr>
        <w:t>mendukung</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akseleras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lastRenderedPageBreak/>
        <w:t>perangkat</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keras</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melalui</w:t>
      </w:r>
      <w:proofErr w:type="spellEnd"/>
      <w:r w:rsidR="005D3591" w:rsidRPr="005D3591">
        <w:rPr>
          <w:rFonts w:ascii="Canva Sans" w:hAnsi="Canva Sans" w:cs="Times New Roman"/>
        </w:rPr>
        <w:t xml:space="preserve"> GPU </w:t>
      </w:r>
      <w:proofErr w:type="spellStart"/>
      <w:r w:rsidR="005D3591" w:rsidRPr="005D3591">
        <w:rPr>
          <w:rFonts w:ascii="Canva Sans" w:hAnsi="Canva Sans" w:cs="Times New Roman"/>
        </w:rPr>
        <w:t>deng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memanfaatk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teknolog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seperti</w:t>
      </w:r>
      <w:proofErr w:type="spellEnd"/>
      <w:r w:rsidR="005D3591" w:rsidRPr="005D3591">
        <w:rPr>
          <w:rFonts w:ascii="Canva Sans" w:hAnsi="Canva Sans" w:cs="Times New Roman"/>
        </w:rPr>
        <w:t xml:space="preserve"> CUDA dan OpenCL, yang </w:t>
      </w:r>
      <w:proofErr w:type="spellStart"/>
      <w:r w:rsidR="005D3591" w:rsidRPr="005D3591">
        <w:rPr>
          <w:rFonts w:ascii="Canva Sans" w:hAnsi="Canva Sans" w:cs="Times New Roman"/>
        </w:rPr>
        <w:t>meningkatk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kinerja</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operasi</w:t>
      </w:r>
      <w:proofErr w:type="spellEnd"/>
      <w:r w:rsidR="005D3591" w:rsidRPr="005D3591">
        <w:rPr>
          <w:rFonts w:ascii="Canva Sans" w:hAnsi="Canva Sans" w:cs="Times New Roman"/>
        </w:rPr>
        <w:t xml:space="preserve"> real-time. Pustaka </w:t>
      </w:r>
      <w:proofErr w:type="spellStart"/>
      <w:r w:rsidR="005D3591" w:rsidRPr="005D3591">
        <w:rPr>
          <w:rFonts w:ascii="Canva Sans" w:hAnsi="Canva Sans" w:cs="Times New Roman"/>
        </w:rPr>
        <w:t>in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telah</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menjad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dasar</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bag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banyak</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penelitian</w:t>
      </w:r>
      <w:proofErr w:type="spellEnd"/>
      <w:r w:rsidR="005D3591" w:rsidRPr="005D3591">
        <w:rPr>
          <w:rFonts w:ascii="Canva Sans" w:hAnsi="Canva Sans" w:cs="Times New Roman"/>
        </w:rPr>
        <w:t xml:space="preserve"> dan </w:t>
      </w:r>
      <w:proofErr w:type="spellStart"/>
      <w:r w:rsidR="005D3591" w:rsidRPr="005D3591">
        <w:rPr>
          <w:rFonts w:ascii="Canva Sans" w:hAnsi="Canva Sans" w:cs="Times New Roman"/>
        </w:rPr>
        <w:t>aplikas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dalam</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bidang</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vis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komputer</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termasuk</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sistem</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pengenal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wajah</w:t>
      </w:r>
      <w:proofErr w:type="spellEnd"/>
      <w:r w:rsidR="005D3591" w:rsidRPr="005D3591">
        <w:rPr>
          <w:rFonts w:ascii="Canva Sans" w:hAnsi="Canva Sans" w:cs="Times New Roman"/>
        </w:rPr>
        <w:t xml:space="preserve"> dan </w:t>
      </w:r>
      <w:proofErr w:type="spellStart"/>
      <w:r w:rsidR="005D3591" w:rsidRPr="005D3591">
        <w:rPr>
          <w:rFonts w:ascii="Canva Sans" w:hAnsi="Canva Sans" w:cs="Times New Roman"/>
        </w:rPr>
        <w:t>robotika</w:t>
      </w:r>
      <w:proofErr w:type="spellEnd"/>
      <w:r w:rsidR="005D3591" w:rsidRPr="005D3591">
        <w:rPr>
          <w:rFonts w:ascii="Canva Sans" w:hAnsi="Canva Sans" w:cs="Times New Roman"/>
        </w:rPr>
        <w:t>.</w:t>
      </w:r>
      <w:r w:rsidR="005D3591">
        <w:rPr>
          <w:rFonts w:ascii="Canva Sans" w:hAnsi="Canva Sans" w:cs="Times New Roman"/>
        </w:rPr>
        <w:t xml:space="preserve"> </w:t>
      </w:r>
      <w:r w:rsidR="005D3591" w:rsidRPr="005D3591">
        <w:rPr>
          <w:rFonts w:ascii="Canva Sans" w:hAnsi="Canva Sans" w:cs="Times New Roman"/>
        </w:rPr>
        <w:t xml:space="preserve">Salah </w:t>
      </w:r>
      <w:proofErr w:type="spellStart"/>
      <w:r w:rsidR="005D3591" w:rsidRPr="005D3591">
        <w:rPr>
          <w:rFonts w:ascii="Canva Sans" w:hAnsi="Canva Sans" w:cs="Times New Roman"/>
        </w:rPr>
        <w:t>satu</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studi</w:t>
      </w:r>
      <w:proofErr w:type="spellEnd"/>
      <w:r w:rsidR="005D3591" w:rsidRPr="005D3591">
        <w:rPr>
          <w:rFonts w:ascii="Canva Sans" w:hAnsi="Canva Sans" w:cs="Times New Roman"/>
        </w:rPr>
        <w:t xml:space="preserve"> yang </w:t>
      </w:r>
      <w:proofErr w:type="spellStart"/>
      <w:r w:rsidR="005D3591" w:rsidRPr="005D3591">
        <w:rPr>
          <w:rFonts w:ascii="Canva Sans" w:hAnsi="Canva Sans" w:cs="Times New Roman"/>
        </w:rPr>
        <w:t>memanfaatkan</w:t>
      </w:r>
      <w:proofErr w:type="spellEnd"/>
      <w:r w:rsidR="005D3591" w:rsidRPr="005D3591">
        <w:rPr>
          <w:rFonts w:ascii="Canva Sans" w:hAnsi="Canva Sans" w:cs="Times New Roman"/>
        </w:rPr>
        <w:t xml:space="preserve"> OpenCV </w:t>
      </w:r>
      <w:proofErr w:type="spellStart"/>
      <w:r w:rsidR="005D3591" w:rsidRPr="005D3591">
        <w:rPr>
          <w:rFonts w:ascii="Canva Sans" w:hAnsi="Canva Sans" w:cs="Times New Roman"/>
        </w:rPr>
        <w:t>adalah</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peneliti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tentang</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pengenal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pola</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bentuk</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wajah</w:t>
      </w:r>
      <w:proofErr w:type="spellEnd"/>
      <w:r w:rsidR="005D3591" w:rsidRPr="005D3591">
        <w:rPr>
          <w:rFonts w:ascii="Canva Sans" w:hAnsi="Canva Sans" w:cs="Times New Roman"/>
        </w:rPr>
        <w:t xml:space="preserve">. Dalam </w:t>
      </w:r>
      <w:proofErr w:type="spellStart"/>
      <w:r w:rsidR="005D3591" w:rsidRPr="005D3591">
        <w:rPr>
          <w:rFonts w:ascii="Canva Sans" w:hAnsi="Canva Sans" w:cs="Times New Roman"/>
        </w:rPr>
        <w:t>peneliti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ini</w:t>
      </w:r>
      <w:proofErr w:type="spellEnd"/>
      <w:r w:rsidR="005D3591" w:rsidRPr="005D3591">
        <w:rPr>
          <w:rFonts w:ascii="Canva Sans" w:hAnsi="Canva Sans" w:cs="Times New Roman"/>
        </w:rPr>
        <w:t xml:space="preserve">, OpenCV </w:t>
      </w:r>
      <w:proofErr w:type="spellStart"/>
      <w:r w:rsidR="005D3591" w:rsidRPr="005D3591">
        <w:rPr>
          <w:rFonts w:ascii="Canva Sans" w:hAnsi="Canva Sans" w:cs="Times New Roman"/>
        </w:rPr>
        <w:t>digunak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untuk</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mendeteks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fitur</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wajah</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sepert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mata</w:t>
      </w:r>
      <w:proofErr w:type="spellEnd"/>
      <w:r w:rsidR="005D3591" w:rsidRPr="005D3591">
        <w:rPr>
          <w:rFonts w:ascii="Canva Sans" w:hAnsi="Canva Sans" w:cs="Times New Roman"/>
        </w:rPr>
        <w:t xml:space="preserve"> dan </w:t>
      </w:r>
      <w:proofErr w:type="spellStart"/>
      <w:r w:rsidR="005D3591" w:rsidRPr="005D3591">
        <w:rPr>
          <w:rFonts w:ascii="Canva Sans" w:hAnsi="Canva Sans" w:cs="Times New Roman"/>
        </w:rPr>
        <w:t>wajah</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pengemud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secara</w:t>
      </w:r>
      <w:proofErr w:type="spellEnd"/>
      <w:r w:rsidR="005D3591" w:rsidRPr="005D3591">
        <w:rPr>
          <w:rFonts w:ascii="Canva Sans" w:hAnsi="Canva Sans" w:cs="Times New Roman"/>
        </w:rPr>
        <w:t xml:space="preserve"> real-time, yang </w:t>
      </w:r>
      <w:proofErr w:type="spellStart"/>
      <w:r w:rsidR="005D3591" w:rsidRPr="005D3591">
        <w:rPr>
          <w:rFonts w:ascii="Canva Sans" w:hAnsi="Canva Sans" w:cs="Times New Roman"/>
        </w:rPr>
        <w:t>kemudi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digunakan</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untuk</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menghitung</w:t>
      </w:r>
      <w:proofErr w:type="spellEnd"/>
      <w:r w:rsidR="005D3591" w:rsidRPr="005D3591">
        <w:rPr>
          <w:rFonts w:ascii="Canva Sans" w:hAnsi="Canva Sans" w:cs="Times New Roman"/>
        </w:rPr>
        <w:t xml:space="preserve"> Eye Aspect Ratio (EAR) </w:t>
      </w:r>
      <w:proofErr w:type="spellStart"/>
      <w:r w:rsidR="005D3591" w:rsidRPr="005D3591">
        <w:rPr>
          <w:rFonts w:ascii="Canva Sans" w:hAnsi="Canva Sans" w:cs="Times New Roman"/>
        </w:rPr>
        <w:t>sebagai</w:t>
      </w:r>
      <w:proofErr w:type="spellEnd"/>
      <w:r w:rsidR="005D3591" w:rsidRPr="005D3591">
        <w:rPr>
          <w:rFonts w:ascii="Canva Sans" w:hAnsi="Canva Sans" w:cs="Times New Roman"/>
        </w:rPr>
        <w:t xml:space="preserve"> </w:t>
      </w:r>
      <w:proofErr w:type="spellStart"/>
      <w:r w:rsidR="005D3591" w:rsidRPr="005D3591">
        <w:rPr>
          <w:rFonts w:ascii="Canva Sans" w:hAnsi="Canva Sans" w:cs="Times New Roman"/>
        </w:rPr>
        <w:t>indikator</w:t>
      </w:r>
      <w:proofErr w:type="spellEnd"/>
      <w:r w:rsidR="005D3591" w:rsidRPr="005D3591">
        <w:rPr>
          <w:rFonts w:ascii="Canva Sans" w:hAnsi="Canva Sans" w:cs="Times New Roman"/>
        </w:rPr>
        <w:t xml:space="preserve"> rasa </w:t>
      </w:r>
      <w:proofErr w:type="spellStart"/>
      <w:r w:rsidR="005D3591" w:rsidRPr="005D3591">
        <w:rPr>
          <w:rFonts w:ascii="Canva Sans" w:hAnsi="Canva Sans" w:cs="Times New Roman"/>
        </w:rPr>
        <w:t>kantuk</w:t>
      </w:r>
      <w:proofErr w:type="spellEnd"/>
      <w:r w:rsidR="005D3591">
        <w:rPr>
          <w:rFonts w:ascii="Canva Sans" w:hAnsi="Canva Sans" w:cs="Times New Roman"/>
        </w:rPr>
        <w:t xml:space="preserve"> </w:t>
      </w:r>
      <w:r w:rsidR="008B6A83">
        <w:rPr>
          <w:rFonts w:ascii="Canva Sans" w:hAnsi="Canva Sans" w:cs="Times New Roman"/>
        </w:rPr>
        <w:fldChar w:fldCharType="begin"/>
      </w:r>
      <w:r w:rsidR="008B6A83">
        <w:rPr>
          <w:rFonts w:ascii="Canva Sans" w:hAnsi="Canva Sans" w:cs="Times New Roman"/>
        </w:rPr>
        <w:instrText xml:space="preserve"> ADDIN ZOTERO_ITEM CSL_CITATION {"citationID":"G2bc5tAU","properties":{"formattedCitation":"(Zulkhaidi et al., 2020)","plainCitation":"(Zulkhaidi et al., 2020)","noteIndex":0},"citationItems":[{"id":33,"uris":["http://zotero.org/users/local/ZwceJisa/items/G2LRE9SA"],"itemData":{"id":33,"type":"article-journal","abstract":"Pada penelitian ini akan menggunakan module OpenCV pada bahasa pemrograman python untuk mengenali wajah sesorang yang menggunakan Haar Cascades untuk mengenali bentuk wajah dan mata. Tahapan awal menggunakan open source dari intel untuk data wajah dan mata, dipadukan dengan module cascade classifier pada openCV untuk merubah data menjadi pengenalan bentuk wajah dari titik pada wajah yang dianggap sesuai dengan data yang telah disediakan. Banyak dari beberapa sistem pendeteksian wajah menggunakan metode computer vision sebagai metode pendeteksi objek. Metode computer vision dikenal memiliki kecepatan dan keakuratan yang tinggi karena menggabungkan beberapa konsep (Haar Features, Integral Image, AdaBoost, dan Cascade Classifier) menjadi sebuah metode utama untuk mendeteksi objek. Banyak dari sistem deteksi tersebut menggunakan C atau C++ sebagai bahasa pemrograman, dan OpenCV sebagai librari deteksi objek. Hal ini dikarenakan librari OpenCV menerapkan metode computer vision kedalam sistem deteksinya,</w:instrText>
      </w:r>
      <w:r w:rsidR="008B6A83">
        <w:rPr>
          <w:rFonts w:ascii="Canva Sans" w:hAnsi="Canva Sans" w:cs="Times New Roman" w:hint="eastAsia"/>
        </w:rPr>
        <w:instrText> </w:instrText>
      </w:r>
      <w:r w:rsidR="008B6A83">
        <w:rPr>
          <w:rFonts w:ascii="Canva Sans" w:hAnsi="Canva Sans" w:cs="Times New Roman"/>
        </w:rPr>
        <w:instrText xml:space="preserve"> sehingga memudahkan dalam pembuatan sistem. Penelitian ini bertujuan untuk</w:instrText>
      </w:r>
      <w:r w:rsidR="008B6A83">
        <w:rPr>
          <w:rFonts w:ascii="Canva Sans" w:hAnsi="Canva Sans" w:cs="Times New Roman" w:hint="eastAsia"/>
        </w:rPr>
        <w:instrText> </w:instrText>
      </w:r>
      <w:r w:rsidR="008B6A83">
        <w:rPr>
          <w:rFonts w:ascii="Canva Sans" w:hAnsi="Canva Sans" w:cs="Times New Roman"/>
        </w:rPr>
        <w:instrText xml:space="preserve"> mengimplementasikan computer vision</w:instrText>
      </w:r>
      <w:r w:rsidR="008B6A83">
        <w:rPr>
          <w:rFonts w:ascii="Canva Sans" w:hAnsi="Canva Sans" w:cs="Times New Roman" w:hint="eastAsia"/>
        </w:rPr>
        <w:instrText> </w:instrText>
      </w:r>
      <w:r w:rsidR="008B6A83">
        <w:rPr>
          <w:rFonts w:ascii="Canva Sans" w:hAnsi="Canva Sans" w:cs="Times New Roman"/>
        </w:rPr>
        <w:instrText xml:space="preserve"> ke dalam sistem deteksi wajah sederhana dengan memanfaatkan library yang ada pada OpenCV dan memanfaatkan bahasa pemrograman Python sebagai pondasi sistem.","container-title":"Jurnal Rekayasa Teknologi Informasi (JURTI)","DOI":"10.30872/jurti.v3i2.4033","ISSN":"2580-667X, 2579-8790","issue":"2","journalAbbreviation":"JURTI","language":"id","license":"http://creativecommons.org/licenses/by-sa/4.0","page":"181","source":"DOI.org (Crossref)","title":"Pengenalan Pola Bentuk Wajah dengan OpenCV","volume":"3","author":[{"family":"Zulkhaidi","given":"Tengku Cut Al-Saidina"},{"family":"Maria","given":"Eny"},{"family":"Yulianto","given":"Yulianto"}],"issued":{"date-parts":[["2020",6,30]]}}}],"schema":"https://github.com/citation-style-language/schema/raw/master/csl-citation.json"} </w:instrText>
      </w:r>
      <w:r w:rsidR="008B6A83">
        <w:rPr>
          <w:rFonts w:ascii="Canva Sans" w:hAnsi="Canva Sans" w:cs="Times New Roman"/>
        </w:rPr>
        <w:fldChar w:fldCharType="separate"/>
      </w:r>
      <w:r w:rsidR="008B6A83" w:rsidRPr="008B6A83">
        <w:rPr>
          <w:rFonts w:ascii="Canva Sans" w:hAnsi="Canva Sans"/>
        </w:rPr>
        <w:t>(</w:t>
      </w:r>
      <w:proofErr w:type="spellStart"/>
      <w:r w:rsidR="008B6A83" w:rsidRPr="008B6A83">
        <w:rPr>
          <w:rFonts w:ascii="Canva Sans" w:hAnsi="Canva Sans"/>
        </w:rPr>
        <w:t>Zulkhaidi</w:t>
      </w:r>
      <w:proofErr w:type="spellEnd"/>
      <w:r w:rsidR="008B6A83" w:rsidRPr="008B6A83">
        <w:rPr>
          <w:rFonts w:ascii="Canva Sans" w:hAnsi="Canva Sans"/>
        </w:rPr>
        <w:t xml:space="preserve"> et al., 2020)</w:t>
      </w:r>
      <w:r w:rsidR="008B6A83">
        <w:rPr>
          <w:rFonts w:ascii="Canva Sans" w:hAnsi="Canva Sans" w:cs="Times New Roman"/>
        </w:rPr>
        <w:fldChar w:fldCharType="end"/>
      </w:r>
      <w:r w:rsidR="008B6A83">
        <w:rPr>
          <w:rFonts w:ascii="Canva Sans" w:hAnsi="Canva Sans" w:cs="Times New Roman"/>
        </w:rPr>
        <w:t>.</w:t>
      </w:r>
    </w:p>
    <w:p w14:paraId="0BC2EC59" w14:textId="7552FF1E" w:rsidR="008B6A83" w:rsidRPr="008B6A83" w:rsidRDefault="008B6A83" w:rsidP="008B6A83">
      <w:pPr>
        <w:spacing w:before="120" w:after="120" w:line="360" w:lineRule="auto"/>
        <w:ind w:firstLine="720"/>
        <w:rPr>
          <w:rFonts w:ascii="Canva Sans" w:hAnsi="Canva Sans" w:cs="Times New Roman"/>
        </w:rPr>
      </w:pPr>
      <w:r w:rsidRPr="008B6A83">
        <w:rPr>
          <w:rFonts w:ascii="Canva Sans" w:hAnsi="Canva Sans" w:cs="Times New Roman"/>
        </w:rPr>
        <w:t xml:space="preserve">Selain </w:t>
      </w:r>
      <w:proofErr w:type="spellStart"/>
      <w:r w:rsidRPr="008B6A83">
        <w:rPr>
          <w:rFonts w:ascii="Canva Sans" w:hAnsi="Canva Sans" w:cs="Times New Roman"/>
        </w:rPr>
        <w:t>itu</w:t>
      </w:r>
      <w:proofErr w:type="spellEnd"/>
      <w:r w:rsidRPr="008B6A83">
        <w:rPr>
          <w:rFonts w:ascii="Canva Sans" w:hAnsi="Canva Sans" w:cs="Times New Roman"/>
        </w:rPr>
        <w:t xml:space="preserve">, OpenCV juga </w:t>
      </w:r>
      <w:proofErr w:type="spellStart"/>
      <w:r w:rsidRPr="008B6A83">
        <w:rPr>
          <w:rFonts w:ascii="Canva Sans" w:hAnsi="Canva Sans" w:cs="Times New Roman"/>
        </w:rPr>
        <w:t>digunakan</w:t>
      </w:r>
      <w:proofErr w:type="spellEnd"/>
      <w:r w:rsidRPr="008B6A83">
        <w:rPr>
          <w:rFonts w:ascii="Canva Sans" w:hAnsi="Canva Sans" w:cs="Times New Roman"/>
        </w:rPr>
        <w:t xml:space="preserve"> </w:t>
      </w:r>
      <w:proofErr w:type="spellStart"/>
      <w:r w:rsidRPr="008B6A83">
        <w:rPr>
          <w:rFonts w:ascii="Canva Sans" w:hAnsi="Canva Sans" w:cs="Times New Roman"/>
        </w:rPr>
        <w:t>dalam</w:t>
      </w:r>
      <w:proofErr w:type="spellEnd"/>
      <w:r w:rsidRPr="008B6A83">
        <w:rPr>
          <w:rFonts w:ascii="Canva Sans" w:hAnsi="Canva Sans" w:cs="Times New Roman"/>
        </w:rPr>
        <w:t xml:space="preserve"> </w:t>
      </w:r>
      <w:proofErr w:type="spellStart"/>
      <w:r w:rsidRPr="008B6A83">
        <w:rPr>
          <w:rFonts w:ascii="Canva Sans" w:hAnsi="Canva Sans" w:cs="Times New Roman"/>
        </w:rPr>
        <w:t>implementasi</w:t>
      </w:r>
      <w:proofErr w:type="spellEnd"/>
      <w:r w:rsidRPr="008B6A83">
        <w:rPr>
          <w:rFonts w:ascii="Canva Sans" w:hAnsi="Canva Sans" w:cs="Times New Roman"/>
        </w:rPr>
        <w:t xml:space="preserve"> </w:t>
      </w:r>
      <w:proofErr w:type="spellStart"/>
      <w:r w:rsidRPr="008B6A83">
        <w:rPr>
          <w:rFonts w:ascii="Canva Sans" w:hAnsi="Canva Sans" w:cs="Times New Roman"/>
        </w:rPr>
        <w:t>sistem</w:t>
      </w:r>
      <w:proofErr w:type="spellEnd"/>
      <w:r w:rsidRPr="008B6A83">
        <w:rPr>
          <w:rFonts w:ascii="Canva Sans" w:hAnsi="Canva Sans" w:cs="Times New Roman"/>
        </w:rPr>
        <w:t xml:space="preserve"> </w:t>
      </w:r>
      <w:proofErr w:type="spellStart"/>
      <w:r w:rsidRPr="008B6A83">
        <w:rPr>
          <w:rFonts w:ascii="Canva Sans" w:hAnsi="Canva Sans" w:cs="Times New Roman"/>
        </w:rPr>
        <w:t>deteksi</w:t>
      </w:r>
      <w:proofErr w:type="spellEnd"/>
      <w:r w:rsidRPr="008B6A83">
        <w:rPr>
          <w:rFonts w:ascii="Canva Sans" w:hAnsi="Canva Sans" w:cs="Times New Roman"/>
        </w:rPr>
        <w:t xml:space="preserve"> </w:t>
      </w:r>
      <w:proofErr w:type="spellStart"/>
      <w:r w:rsidRPr="008B6A83">
        <w:rPr>
          <w:rFonts w:ascii="Canva Sans" w:hAnsi="Canva Sans" w:cs="Times New Roman"/>
        </w:rPr>
        <w:t>objek</w:t>
      </w:r>
      <w:proofErr w:type="spellEnd"/>
      <w:r w:rsidRPr="008B6A83">
        <w:rPr>
          <w:rFonts w:ascii="Canva Sans" w:hAnsi="Canva Sans" w:cs="Times New Roman"/>
        </w:rPr>
        <w:t xml:space="preserve"> </w:t>
      </w:r>
      <w:proofErr w:type="spellStart"/>
      <w:r w:rsidRPr="008B6A83">
        <w:rPr>
          <w:rFonts w:ascii="Canva Sans" w:hAnsi="Canva Sans" w:cs="Times New Roman"/>
        </w:rPr>
        <w:t>menggunakan</w:t>
      </w:r>
      <w:proofErr w:type="spellEnd"/>
      <w:r w:rsidRPr="008B6A83">
        <w:rPr>
          <w:rFonts w:ascii="Canva Sans" w:hAnsi="Canva Sans" w:cs="Times New Roman"/>
        </w:rPr>
        <w:t xml:space="preserve"> </w:t>
      </w:r>
      <w:proofErr w:type="spellStart"/>
      <w:r w:rsidRPr="008B6A83">
        <w:rPr>
          <w:rFonts w:ascii="Canva Sans" w:hAnsi="Canva Sans" w:cs="Times New Roman"/>
        </w:rPr>
        <w:t>metode</w:t>
      </w:r>
      <w:proofErr w:type="spellEnd"/>
      <w:r w:rsidRPr="008B6A83">
        <w:rPr>
          <w:rFonts w:ascii="Canva Sans" w:hAnsi="Canva Sans" w:cs="Times New Roman"/>
        </w:rPr>
        <w:t xml:space="preserve"> YOLOv4-Tiny </w:t>
      </w:r>
      <w:proofErr w:type="spellStart"/>
      <w:r w:rsidRPr="008B6A83">
        <w:rPr>
          <w:rFonts w:ascii="Canva Sans" w:hAnsi="Canva Sans" w:cs="Times New Roman"/>
        </w:rPr>
        <w:t>untuk</w:t>
      </w:r>
      <w:proofErr w:type="spellEnd"/>
      <w:r w:rsidRPr="008B6A83">
        <w:rPr>
          <w:rFonts w:ascii="Canva Sans" w:hAnsi="Canva Sans" w:cs="Times New Roman"/>
        </w:rPr>
        <w:t xml:space="preserve"> </w:t>
      </w:r>
      <w:proofErr w:type="spellStart"/>
      <w:r w:rsidRPr="008B6A83">
        <w:rPr>
          <w:rFonts w:ascii="Canva Sans" w:hAnsi="Canva Sans" w:cs="Times New Roman"/>
        </w:rPr>
        <w:t>membantu</w:t>
      </w:r>
      <w:proofErr w:type="spellEnd"/>
      <w:r w:rsidRPr="008B6A83">
        <w:rPr>
          <w:rFonts w:ascii="Canva Sans" w:hAnsi="Canva Sans" w:cs="Times New Roman"/>
        </w:rPr>
        <w:t xml:space="preserve"> </w:t>
      </w:r>
      <w:proofErr w:type="spellStart"/>
      <w:r w:rsidRPr="008B6A83">
        <w:rPr>
          <w:rFonts w:ascii="Canva Sans" w:hAnsi="Canva Sans" w:cs="Times New Roman"/>
        </w:rPr>
        <w:t>tunanetra</w:t>
      </w:r>
      <w:proofErr w:type="spellEnd"/>
      <w:r w:rsidRPr="008B6A83">
        <w:rPr>
          <w:rFonts w:ascii="Canva Sans" w:hAnsi="Canva Sans" w:cs="Times New Roman"/>
        </w:rPr>
        <w:t xml:space="preserve">. Studi </w:t>
      </w:r>
      <w:proofErr w:type="spellStart"/>
      <w:r w:rsidRPr="008B6A83">
        <w:rPr>
          <w:rFonts w:ascii="Canva Sans" w:hAnsi="Canva Sans" w:cs="Times New Roman"/>
        </w:rPr>
        <w:t>ini</w:t>
      </w:r>
      <w:proofErr w:type="spellEnd"/>
      <w:r w:rsidRPr="008B6A83">
        <w:rPr>
          <w:rFonts w:ascii="Canva Sans" w:hAnsi="Canva Sans" w:cs="Times New Roman"/>
        </w:rPr>
        <w:t xml:space="preserve"> </w:t>
      </w:r>
      <w:proofErr w:type="spellStart"/>
      <w:r w:rsidRPr="008B6A83">
        <w:rPr>
          <w:rFonts w:ascii="Canva Sans" w:hAnsi="Canva Sans" w:cs="Times New Roman"/>
        </w:rPr>
        <w:t>menggabungkan</w:t>
      </w:r>
      <w:proofErr w:type="spellEnd"/>
      <w:r w:rsidRPr="008B6A83">
        <w:rPr>
          <w:rFonts w:ascii="Canva Sans" w:hAnsi="Canva Sans" w:cs="Times New Roman"/>
        </w:rPr>
        <w:t xml:space="preserve"> OpenCV </w:t>
      </w:r>
      <w:proofErr w:type="spellStart"/>
      <w:r w:rsidRPr="008B6A83">
        <w:rPr>
          <w:rFonts w:ascii="Canva Sans" w:hAnsi="Canva Sans" w:cs="Times New Roman"/>
        </w:rPr>
        <w:t>dengan</w:t>
      </w:r>
      <w:proofErr w:type="spellEnd"/>
      <w:r w:rsidRPr="008B6A83">
        <w:rPr>
          <w:rFonts w:ascii="Canva Sans" w:hAnsi="Canva Sans" w:cs="Times New Roman"/>
        </w:rPr>
        <w:t xml:space="preserve"> </w:t>
      </w:r>
      <w:proofErr w:type="spellStart"/>
      <w:r w:rsidRPr="008B6A83">
        <w:rPr>
          <w:rFonts w:ascii="Canva Sans" w:hAnsi="Canva Sans" w:cs="Times New Roman"/>
        </w:rPr>
        <w:t>algoritma</w:t>
      </w:r>
      <w:proofErr w:type="spellEnd"/>
      <w:r w:rsidRPr="008B6A83">
        <w:rPr>
          <w:rFonts w:ascii="Canva Sans" w:hAnsi="Canva Sans" w:cs="Times New Roman"/>
        </w:rPr>
        <w:t xml:space="preserve"> </w:t>
      </w:r>
      <w:proofErr w:type="spellStart"/>
      <w:r w:rsidRPr="008B6A83">
        <w:rPr>
          <w:rFonts w:ascii="Canva Sans" w:hAnsi="Canva Sans" w:cs="Times New Roman"/>
        </w:rPr>
        <w:t>pembelajaran</w:t>
      </w:r>
      <w:proofErr w:type="spellEnd"/>
      <w:r w:rsidRPr="008B6A83">
        <w:rPr>
          <w:rFonts w:ascii="Canva Sans" w:hAnsi="Canva Sans" w:cs="Times New Roman"/>
        </w:rPr>
        <w:t xml:space="preserve"> </w:t>
      </w:r>
      <w:proofErr w:type="spellStart"/>
      <w:r w:rsidRPr="008B6A83">
        <w:rPr>
          <w:rFonts w:ascii="Canva Sans" w:hAnsi="Canva Sans" w:cs="Times New Roman"/>
        </w:rPr>
        <w:t>mendalam</w:t>
      </w:r>
      <w:proofErr w:type="spellEnd"/>
      <w:r w:rsidRPr="008B6A83">
        <w:rPr>
          <w:rFonts w:ascii="Canva Sans" w:hAnsi="Canva Sans" w:cs="Times New Roman"/>
        </w:rPr>
        <w:t xml:space="preserve"> </w:t>
      </w:r>
      <w:proofErr w:type="spellStart"/>
      <w:r w:rsidRPr="008B6A83">
        <w:rPr>
          <w:rFonts w:ascii="Canva Sans" w:hAnsi="Canva Sans" w:cs="Times New Roman"/>
        </w:rPr>
        <w:t>untuk</w:t>
      </w:r>
      <w:proofErr w:type="spellEnd"/>
      <w:r w:rsidRPr="008B6A83">
        <w:rPr>
          <w:rFonts w:ascii="Canva Sans" w:hAnsi="Canva Sans" w:cs="Times New Roman"/>
        </w:rPr>
        <w:t xml:space="preserve"> </w:t>
      </w:r>
      <w:proofErr w:type="spellStart"/>
      <w:r w:rsidRPr="008B6A83">
        <w:rPr>
          <w:rFonts w:ascii="Canva Sans" w:hAnsi="Canva Sans" w:cs="Times New Roman"/>
        </w:rPr>
        <w:t>mengembangkan</w:t>
      </w:r>
      <w:proofErr w:type="spellEnd"/>
      <w:r w:rsidRPr="008B6A83">
        <w:rPr>
          <w:rFonts w:ascii="Canva Sans" w:hAnsi="Canva Sans" w:cs="Times New Roman"/>
        </w:rPr>
        <w:t xml:space="preserve"> </w:t>
      </w:r>
      <w:proofErr w:type="spellStart"/>
      <w:r w:rsidRPr="008B6A83">
        <w:rPr>
          <w:rFonts w:ascii="Canva Sans" w:hAnsi="Canva Sans" w:cs="Times New Roman"/>
        </w:rPr>
        <w:t>sistem</w:t>
      </w:r>
      <w:proofErr w:type="spellEnd"/>
      <w:r w:rsidRPr="008B6A83">
        <w:rPr>
          <w:rFonts w:ascii="Canva Sans" w:hAnsi="Canva Sans" w:cs="Times New Roman"/>
        </w:rPr>
        <w:t xml:space="preserve"> </w:t>
      </w:r>
      <w:proofErr w:type="spellStart"/>
      <w:r w:rsidRPr="008B6A83">
        <w:rPr>
          <w:rFonts w:ascii="Canva Sans" w:hAnsi="Canva Sans" w:cs="Times New Roman"/>
        </w:rPr>
        <w:t>deteksi</w:t>
      </w:r>
      <w:proofErr w:type="spellEnd"/>
      <w:r w:rsidRPr="008B6A83">
        <w:rPr>
          <w:rFonts w:ascii="Canva Sans" w:hAnsi="Canva Sans" w:cs="Times New Roman"/>
        </w:rPr>
        <w:t xml:space="preserve"> </w:t>
      </w:r>
      <w:proofErr w:type="spellStart"/>
      <w:r w:rsidRPr="008B6A83">
        <w:rPr>
          <w:rFonts w:ascii="Canva Sans" w:hAnsi="Canva Sans" w:cs="Times New Roman"/>
        </w:rPr>
        <w:t>objek</w:t>
      </w:r>
      <w:proofErr w:type="spellEnd"/>
      <w:r w:rsidRPr="008B6A83">
        <w:rPr>
          <w:rFonts w:ascii="Canva Sans" w:hAnsi="Canva Sans" w:cs="Times New Roman"/>
        </w:rPr>
        <w:t xml:space="preserve"> yang </w:t>
      </w:r>
      <w:proofErr w:type="spellStart"/>
      <w:r w:rsidRPr="008B6A83">
        <w:rPr>
          <w:rFonts w:ascii="Canva Sans" w:hAnsi="Canva Sans" w:cs="Times New Roman"/>
        </w:rPr>
        <w:t>efisien</w:t>
      </w:r>
      <w:proofErr w:type="spellEnd"/>
      <w:r w:rsidRPr="008B6A83">
        <w:rPr>
          <w:rFonts w:ascii="Canva Sans" w:hAnsi="Canva Sans" w:cs="Times New Roman"/>
        </w:rPr>
        <w:t xml:space="preserve"> dan </w:t>
      </w:r>
      <w:proofErr w:type="spellStart"/>
      <w:r w:rsidRPr="008B6A83">
        <w:rPr>
          <w:rFonts w:ascii="Canva Sans" w:hAnsi="Canva Sans" w:cs="Times New Roman"/>
        </w:rPr>
        <w:t>akurat</w:t>
      </w:r>
      <w:proofErr w:type="spellEnd"/>
      <w:r>
        <w:rPr>
          <w:rFonts w:ascii="Canva Sans" w:hAnsi="Canva Sans" w:cs="Times New Roman"/>
        </w:rPr>
        <w:t xml:space="preserve"> </w:t>
      </w:r>
      <w:r>
        <w:rPr>
          <w:rFonts w:ascii="Canva Sans" w:hAnsi="Canva Sans" w:cs="Times New Roman"/>
        </w:rPr>
        <w:fldChar w:fldCharType="begin"/>
      </w:r>
      <w:r>
        <w:rPr>
          <w:rFonts w:ascii="Canva Sans" w:hAnsi="Canva Sans" w:cs="Times New Roman"/>
        </w:rPr>
        <w:instrText xml:space="preserve"> ADDIN ZOTERO_ITEM CSL_CITATION {"citationID":"ylugqVxr","properties":{"formattedCitation":"(Randy Moh Yusup et al., 2024)","plainCitation":"(Randy Moh Yusup et al., 2024)","noteIndex":0},"citationItems":[{"id":36,"uris":["http://zotero.org/users/local/ZwceJisa/items/SV8UKMTE"],"itemData":{"id":36,"type":"article-journal","abstract":"Deteksi objek adalah tugas mendasar dalam computer vision dan memiliki banyak aplikasi di berbagai bidang seperti autonomous vehicles, sistem pengawasan, dan robotika. Jurnal ini menyajikan studi komprehensif tentang deteksi objek menggunakan kombinasi</w:instrText>
      </w:r>
      <w:r>
        <w:rPr>
          <w:rFonts w:ascii="Canva Sans" w:hAnsi="Canva Sans" w:cs="Times New Roman" w:hint="eastAsia"/>
        </w:rPr>
        <w:instrText> </w:instrText>
      </w:r>
      <w:r>
        <w:rPr>
          <w:rFonts w:ascii="Canva Sans" w:hAnsi="Canva Sans" w:cs="Times New Roman"/>
        </w:rPr>
        <w:instrText xml:space="preserve"> dari OpenCV dan YOLOv4-Tiny, yang merupakan sebuah algoritma pembelajaran mendalam yang canggih. OpenCV adalah perpustakaan computer vision sumber terbuka secara luas yang dikenal dengan koleksi fungsi dan algoritma yang luas. Di sisi lain , YOLOv4 Tiny</w:instrText>
      </w:r>
      <w:r>
        <w:rPr>
          <w:rFonts w:ascii="Canva Sans" w:hAnsi="Canva Sans" w:cs="Times New Roman" w:hint="eastAsia"/>
        </w:rPr>
        <w:instrText> </w:instrText>
      </w:r>
      <w:r>
        <w:rPr>
          <w:rFonts w:ascii="Canva Sans" w:hAnsi="Canva Sans" w:cs="Times New Roman"/>
        </w:rPr>
        <w:instrText xml:space="preserve"> adalah varian ringkas dari algoritma deteksi objek YOLO (You Only Look Once), yang dirancang untuk mencapai performa waktu nyata tanpa mengurangi akurasi. Dalam studi ini, kami memanfaatkan kemampuan OpenCV dan YOLOv4-Tiny untuk mengembangkan sistem deteksi objek yang kuat. Pertama, kami memberikan tinjauan mendetail tentang arsitektur YOLOv4-Tiny, barpusat pada komponen utamanya, termasuk backbone network, feature pyramid, dan detection layers. Kesimpulannya, jurnal ini memberikan eksplorasi komprehensif tentang deteksi objek menggunakan OpenCV dan YOLOv4 Tiny. Studi tersebut menyoroti keuntungan dari kombinasi ini dalam hal kecepatan dan akurasi dan menghadirkan implementasi praktis dari sistem tersebut. Hasilnya menampilkan potensi sistem untuk aplikasi deteksi objek real-time, berkontribusi pada kemajuan visi komputer dan berbagai domainnya. Selain itu, kami mengevaluasi kinerja sistem kami pada kumpulan data tolok ukur standar, seperti COCO (Common Objects in Context), untuk menilai akurasi pendeteksian dan efisiensi komputasinya.","container-title":"Journal of Computer Science and Information Technology","DOI":"10.59407/jcsit.v1i2.532","ISSN":"3031-8467","issue":"2","journalAbbreviation":"JCSIT","language":"id","page":"59-68","source":"DOI.org (Crossref)","title":"PENDETEKSIAN OBJEK MENGGUNAKAN OPENCV DAN METODE YOLOv4-TINY UNTUK MEMBANTU TUNANETRA","volume":"1","author":[{"literal":"Randy Moh Yusup"},{"literal":"Aldof Faris Anugrah"},{"family":"Muslimah","given":"Dinda Desmonda"},{"family":"Permana","given":"Sri Mentari Widya Ningrum"},{"literal":"Shindi Yuliani"}],"issued":{"date-parts":[["2024",3,11]]}}}],"schema":"https://github.com/citation-style-language/schema/raw/master/csl-citation.json"} </w:instrText>
      </w:r>
      <w:r>
        <w:rPr>
          <w:rFonts w:ascii="Canva Sans" w:hAnsi="Canva Sans" w:cs="Times New Roman"/>
        </w:rPr>
        <w:fldChar w:fldCharType="separate"/>
      </w:r>
      <w:r w:rsidRPr="008B6A83">
        <w:rPr>
          <w:rFonts w:ascii="Canva Sans" w:hAnsi="Canva Sans"/>
        </w:rPr>
        <w:t>(Randy Moh Yusup et al., 2024)</w:t>
      </w:r>
      <w:r>
        <w:rPr>
          <w:rFonts w:ascii="Canva Sans" w:hAnsi="Canva Sans" w:cs="Times New Roman"/>
        </w:rPr>
        <w:fldChar w:fldCharType="end"/>
      </w:r>
      <w:r>
        <w:rPr>
          <w:rFonts w:ascii="Canva Sans" w:hAnsi="Canva Sans" w:cs="Times New Roman"/>
        </w:rPr>
        <w:t xml:space="preserve">. </w:t>
      </w:r>
      <w:r w:rsidRPr="008B6A83">
        <w:rPr>
          <w:rFonts w:ascii="Canva Sans" w:hAnsi="Canva Sans" w:cs="Times New Roman"/>
        </w:rPr>
        <w:t xml:space="preserve">Dalam </w:t>
      </w:r>
      <w:proofErr w:type="spellStart"/>
      <w:r w:rsidRPr="008B6A83">
        <w:rPr>
          <w:rFonts w:ascii="Canva Sans" w:hAnsi="Canva Sans" w:cs="Times New Roman"/>
        </w:rPr>
        <w:t>bidang</w:t>
      </w:r>
      <w:proofErr w:type="spellEnd"/>
      <w:r w:rsidRPr="008B6A83">
        <w:rPr>
          <w:rFonts w:ascii="Canva Sans" w:hAnsi="Canva Sans" w:cs="Times New Roman"/>
        </w:rPr>
        <w:t xml:space="preserve"> </w:t>
      </w:r>
      <w:proofErr w:type="spellStart"/>
      <w:r w:rsidRPr="008B6A83">
        <w:rPr>
          <w:rFonts w:ascii="Canva Sans" w:hAnsi="Canva Sans" w:cs="Times New Roman"/>
        </w:rPr>
        <w:t>pengolahan</w:t>
      </w:r>
      <w:proofErr w:type="spellEnd"/>
      <w:r w:rsidRPr="008B6A83">
        <w:rPr>
          <w:rFonts w:ascii="Canva Sans" w:hAnsi="Canva Sans" w:cs="Times New Roman"/>
        </w:rPr>
        <w:t xml:space="preserve"> </w:t>
      </w:r>
      <w:proofErr w:type="spellStart"/>
      <w:r w:rsidRPr="008B6A83">
        <w:rPr>
          <w:rFonts w:ascii="Canva Sans" w:hAnsi="Canva Sans" w:cs="Times New Roman"/>
        </w:rPr>
        <w:t>citra</w:t>
      </w:r>
      <w:proofErr w:type="spellEnd"/>
      <w:r w:rsidRPr="008B6A83">
        <w:rPr>
          <w:rFonts w:ascii="Canva Sans" w:hAnsi="Canva Sans" w:cs="Times New Roman"/>
        </w:rPr>
        <w:t xml:space="preserve">, OpenCV </w:t>
      </w:r>
      <w:proofErr w:type="spellStart"/>
      <w:r w:rsidRPr="008B6A83">
        <w:rPr>
          <w:rFonts w:ascii="Canva Sans" w:hAnsi="Canva Sans" w:cs="Times New Roman"/>
        </w:rPr>
        <w:t>diterapkan</w:t>
      </w:r>
      <w:proofErr w:type="spellEnd"/>
      <w:r w:rsidRPr="008B6A83">
        <w:rPr>
          <w:rFonts w:ascii="Canva Sans" w:hAnsi="Canva Sans" w:cs="Times New Roman"/>
        </w:rPr>
        <w:t xml:space="preserve"> </w:t>
      </w:r>
      <w:proofErr w:type="spellStart"/>
      <w:r w:rsidRPr="008B6A83">
        <w:rPr>
          <w:rFonts w:ascii="Canva Sans" w:hAnsi="Canva Sans" w:cs="Times New Roman"/>
        </w:rPr>
        <w:t>dengan</w:t>
      </w:r>
      <w:proofErr w:type="spellEnd"/>
      <w:r w:rsidRPr="008B6A83">
        <w:rPr>
          <w:rFonts w:ascii="Canva Sans" w:hAnsi="Canva Sans" w:cs="Times New Roman"/>
        </w:rPr>
        <w:t xml:space="preserve"> </w:t>
      </w:r>
      <w:proofErr w:type="spellStart"/>
      <w:r w:rsidRPr="008B6A83">
        <w:rPr>
          <w:rFonts w:ascii="Canva Sans" w:hAnsi="Canva Sans" w:cs="Times New Roman"/>
        </w:rPr>
        <w:t>metode</w:t>
      </w:r>
      <w:proofErr w:type="spellEnd"/>
      <w:r w:rsidRPr="008B6A83">
        <w:rPr>
          <w:rFonts w:ascii="Canva Sans" w:hAnsi="Canva Sans" w:cs="Times New Roman"/>
        </w:rPr>
        <w:t xml:space="preserve"> image thresholding </w:t>
      </w:r>
      <w:proofErr w:type="spellStart"/>
      <w:r w:rsidRPr="008B6A83">
        <w:rPr>
          <w:rFonts w:ascii="Canva Sans" w:hAnsi="Canva Sans" w:cs="Times New Roman"/>
        </w:rPr>
        <w:t>untuk</w:t>
      </w:r>
      <w:proofErr w:type="spellEnd"/>
      <w:r w:rsidRPr="008B6A83">
        <w:rPr>
          <w:rFonts w:ascii="Canva Sans" w:hAnsi="Canva Sans" w:cs="Times New Roman"/>
        </w:rPr>
        <w:t xml:space="preserve"> </w:t>
      </w:r>
      <w:proofErr w:type="spellStart"/>
      <w:r w:rsidRPr="008B6A83">
        <w:rPr>
          <w:rFonts w:ascii="Canva Sans" w:hAnsi="Canva Sans" w:cs="Times New Roman"/>
        </w:rPr>
        <w:t>segmentasi</w:t>
      </w:r>
      <w:proofErr w:type="spellEnd"/>
      <w:r w:rsidRPr="008B6A83">
        <w:rPr>
          <w:rFonts w:ascii="Canva Sans" w:hAnsi="Canva Sans" w:cs="Times New Roman"/>
        </w:rPr>
        <w:t xml:space="preserve"> dan </w:t>
      </w:r>
      <w:proofErr w:type="spellStart"/>
      <w:r w:rsidRPr="008B6A83">
        <w:rPr>
          <w:rFonts w:ascii="Canva Sans" w:hAnsi="Canva Sans" w:cs="Times New Roman"/>
        </w:rPr>
        <w:t>analisis</w:t>
      </w:r>
      <w:proofErr w:type="spellEnd"/>
      <w:r w:rsidRPr="008B6A83">
        <w:rPr>
          <w:rFonts w:ascii="Canva Sans" w:hAnsi="Canva Sans" w:cs="Times New Roman"/>
        </w:rPr>
        <w:t xml:space="preserve"> </w:t>
      </w:r>
      <w:proofErr w:type="spellStart"/>
      <w:r w:rsidRPr="008B6A83">
        <w:rPr>
          <w:rFonts w:ascii="Canva Sans" w:hAnsi="Canva Sans" w:cs="Times New Roman"/>
        </w:rPr>
        <w:t>gambar</w:t>
      </w:r>
      <w:proofErr w:type="spellEnd"/>
      <w:r w:rsidRPr="008B6A83">
        <w:rPr>
          <w:rFonts w:ascii="Canva Sans" w:hAnsi="Canva Sans" w:cs="Times New Roman"/>
        </w:rPr>
        <w:t xml:space="preserve"> digital. Teknik </w:t>
      </w:r>
      <w:proofErr w:type="spellStart"/>
      <w:r w:rsidRPr="008B6A83">
        <w:rPr>
          <w:rFonts w:ascii="Canva Sans" w:hAnsi="Canva Sans" w:cs="Times New Roman"/>
        </w:rPr>
        <w:t>ini</w:t>
      </w:r>
      <w:proofErr w:type="spellEnd"/>
      <w:r w:rsidRPr="008B6A83">
        <w:rPr>
          <w:rFonts w:ascii="Canva Sans" w:hAnsi="Canva Sans" w:cs="Times New Roman"/>
        </w:rPr>
        <w:t xml:space="preserve"> </w:t>
      </w:r>
      <w:proofErr w:type="spellStart"/>
      <w:r w:rsidRPr="008B6A83">
        <w:rPr>
          <w:rFonts w:ascii="Canva Sans" w:hAnsi="Canva Sans" w:cs="Times New Roman"/>
        </w:rPr>
        <w:t>memungkinkan</w:t>
      </w:r>
      <w:proofErr w:type="spellEnd"/>
      <w:r w:rsidRPr="008B6A83">
        <w:rPr>
          <w:rFonts w:ascii="Canva Sans" w:hAnsi="Canva Sans" w:cs="Times New Roman"/>
        </w:rPr>
        <w:t xml:space="preserve"> </w:t>
      </w:r>
      <w:proofErr w:type="spellStart"/>
      <w:r w:rsidRPr="008B6A83">
        <w:rPr>
          <w:rFonts w:ascii="Canva Sans" w:hAnsi="Canva Sans" w:cs="Times New Roman"/>
        </w:rPr>
        <w:t>pemisahan</w:t>
      </w:r>
      <w:proofErr w:type="spellEnd"/>
      <w:r w:rsidRPr="008B6A83">
        <w:rPr>
          <w:rFonts w:ascii="Canva Sans" w:hAnsi="Canva Sans" w:cs="Times New Roman"/>
        </w:rPr>
        <w:t xml:space="preserve"> </w:t>
      </w:r>
      <w:proofErr w:type="spellStart"/>
      <w:r w:rsidRPr="008B6A83">
        <w:rPr>
          <w:rFonts w:ascii="Canva Sans" w:hAnsi="Canva Sans" w:cs="Times New Roman"/>
        </w:rPr>
        <w:t>objek</w:t>
      </w:r>
      <w:proofErr w:type="spellEnd"/>
      <w:r w:rsidRPr="008B6A83">
        <w:rPr>
          <w:rFonts w:ascii="Canva Sans" w:hAnsi="Canva Sans" w:cs="Times New Roman"/>
        </w:rPr>
        <w:t xml:space="preserve"> </w:t>
      </w:r>
      <w:proofErr w:type="spellStart"/>
      <w:r w:rsidRPr="008B6A83">
        <w:rPr>
          <w:rFonts w:ascii="Canva Sans" w:hAnsi="Canva Sans" w:cs="Times New Roman"/>
        </w:rPr>
        <w:t>dari</w:t>
      </w:r>
      <w:proofErr w:type="spellEnd"/>
      <w:r w:rsidRPr="008B6A83">
        <w:rPr>
          <w:rFonts w:ascii="Canva Sans" w:hAnsi="Canva Sans" w:cs="Times New Roman"/>
        </w:rPr>
        <w:t xml:space="preserve"> </w:t>
      </w:r>
      <w:proofErr w:type="spellStart"/>
      <w:r w:rsidRPr="008B6A83">
        <w:rPr>
          <w:rFonts w:ascii="Canva Sans" w:hAnsi="Canva Sans" w:cs="Times New Roman"/>
        </w:rPr>
        <w:t>latar</w:t>
      </w:r>
      <w:proofErr w:type="spellEnd"/>
      <w:r w:rsidRPr="008B6A83">
        <w:rPr>
          <w:rFonts w:ascii="Canva Sans" w:hAnsi="Canva Sans" w:cs="Times New Roman"/>
        </w:rPr>
        <w:t xml:space="preserve"> </w:t>
      </w:r>
      <w:proofErr w:type="spellStart"/>
      <w:r w:rsidRPr="008B6A83">
        <w:rPr>
          <w:rFonts w:ascii="Canva Sans" w:hAnsi="Canva Sans" w:cs="Times New Roman"/>
        </w:rPr>
        <w:t>belakang</w:t>
      </w:r>
      <w:proofErr w:type="spellEnd"/>
      <w:r w:rsidRPr="008B6A83">
        <w:rPr>
          <w:rFonts w:ascii="Canva Sans" w:hAnsi="Canva Sans" w:cs="Times New Roman"/>
        </w:rPr>
        <w:t xml:space="preserve"> </w:t>
      </w:r>
      <w:proofErr w:type="spellStart"/>
      <w:r w:rsidRPr="008B6A83">
        <w:rPr>
          <w:rFonts w:ascii="Canva Sans" w:hAnsi="Canva Sans" w:cs="Times New Roman"/>
        </w:rPr>
        <w:t>berdasarkan</w:t>
      </w:r>
      <w:proofErr w:type="spellEnd"/>
      <w:r w:rsidRPr="008B6A83">
        <w:rPr>
          <w:rFonts w:ascii="Canva Sans" w:hAnsi="Canva Sans" w:cs="Times New Roman"/>
        </w:rPr>
        <w:t xml:space="preserve"> </w:t>
      </w:r>
      <w:proofErr w:type="spellStart"/>
      <w:r w:rsidRPr="008B6A83">
        <w:rPr>
          <w:rFonts w:ascii="Canva Sans" w:hAnsi="Canva Sans" w:cs="Times New Roman"/>
        </w:rPr>
        <w:t>nilai</w:t>
      </w:r>
      <w:proofErr w:type="spellEnd"/>
      <w:r w:rsidRPr="008B6A83">
        <w:rPr>
          <w:rFonts w:ascii="Canva Sans" w:hAnsi="Canva Sans" w:cs="Times New Roman"/>
        </w:rPr>
        <w:t xml:space="preserve"> </w:t>
      </w:r>
      <w:proofErr w:type="spellStart"/>
      <w:r w:rsidRPr="008B6A83">
        <w:rPr>
          <w:rFonts w:ascii="Canva Sans" w:hAnsi="Canva Sans" w:cs="Times New Roman"/>
        </w:rPr>
        <w:t>ambang</w:t>
      </w:r>
      <w:proofErr w:type="spellEnd"/>
      <w:r w:rsidRPr="008B6A83">
        <w:rPr>
          <w:rFonts w:ascii="Canva Sans" w:hAnsi="Canva Sans" w:cs="Times New Roman"/>
        </w:rPr>
        <w:t xml:space="preserve"> </w:t>
      </w:r>
      <w:proofErr w:type="spellStart"/>
      <w:r w:rsidRPr="008B6A83">
        <w:rPr>
          <w:rFonts w:ascii="Canva Sans" w:hAnsi="Canva Sans" w:cs="Times New Roman"/>
        </w:rPr>
        <w:t>tertentu</w:t>
      </w:r>
      <w:proofErr w:type="spellEnd"/>
      <w:r w:rsidRPr="008B6A83">
        <w:rPr>
          <w:rFonts w:ascii="Canva Sans" w:hAnsi="Canva Sans" w:cs="Times New Roman"/>
        </w:rPr>
        <w:t xml:space="preserve">, yang </w:t>
      </w:r>
      <w:proofErr w:type="spellStart"/>
      <w:r w:rsidRPr="008B6A83">
        <w:rPr>
          <w:rFonts w:ascii="Canva Sans" w:hAnsi="Canva Sans" w:cs="Times New Roman"/>
        </w:rPr>
        <w:t>berguna</w:t>
      </w:r>
      <w:proofErr w:type="spellEnd"/>
      <w:r w:rsidRPr="008B6A83">
        <w:rPr>
          <w:rFonts w:ascii="Canva Sans" w:hAnsi="Canva Sans" w:cs="Times New Roman"/>
        </w:rPr>
        <w:t xml:space="preserve"> </w:t>
      </w:r>
      <w:proofErr w:type="spellStart"/>
      <w:r w:rsidRPr="008B6A83">
        <w:rPr>
          <w:rFonts w:ascii="Canva Sans" w:hAnsi="Canva Sans" w:cs="Times New Roman"/>
        </w:rPr>
        <w:t>dalam</w:t>
      </w:r>
      <w:proofErr w:type="spellEnd"/>
      <w:r w:rsidRPr="008B6A83">
        <w:rPr>
          <w:rFonts w:ascii="Canva Sans" w:hAnsi="Canva Sans" w:cs="Times New Roman"/>
        </w:rPr>
        <w:t xml:space="preserve"> </w:t>
      </w:r>
      <w:proofErr w:type="spellStart"/>
      <w:r w:rsidRPr="008B6A83">
        <w:rPr>
          <w:rFonts w:ascii="Canva Sans" w:hAnsi="Canva Sans" w:cs="Times New Roman"/>
        </w:rPr>
        <w:t>berbagai</w:t>
      </w:r>
      <w:proofErr w:type="spellEnd"/>
      <w:r w:rsidRPr="008B6A83">
        <w:rPr>
          <w:rFonts w:ascii="Canva Sans" w:hAnsi="Canva Sans" w:cs="Times New Roman"/>
        </w:rPr>
        <w:t xml:space="preserve"> </w:t>
      </w:r>
      <w:proofErr w:type="spellStart"/>
      <w:r w:rsidRPr="008B6A83">
        <w:rPr>
          <w:rFonts w:ascii="Canva Sans" w:hAnsi="Canva Sans" w:cs="Times New Roman"/>
        </w:rPr>
        <w:t>aplikasi</w:t>
      </w:r>
      <w:proofErr w:type="spellEnd"/>
      <w:r w:rsidRPr="008B6A83">
        <w:rPr>
          <w:rFonts w:ascii="Canva Sans" w:hAnsi="Canva Sans" w:cs="Times New Roman"/>
        </w:rPr>
        <w:t xml:space="preserve"> </w:t>
      </w:r>
      <w:proofErr w:type="spellStart"/>
      <w:r w:rsidRPr="008B6A83">
        <w:rPr>
          <w:rFonts w:ascii="Canva Sans" w:hAnsi="Canva Sans" w:cs="Times New Roman"/>
        </w:rPr>
        <w:t>seperti</w:t>
      </w:r>
      <w:proofErr w:type="spellEnd"/>
      <w:r w:rsidRPr="008B6A83">
        <w:rPr>
          <w:rFonts w:ascii="Canva Sans" w:hAnsi="Canva Sans" w:cs="Times New Roman"/>
        </w:rPr>
        <w:t xml:space="preserve"> </w:t>
      </w:r>
      <w:proofErr w:type="spellStart"/>
      <w:r w:rsidRPr="008B6A83">
        <w:rPr>
          <w:rFonts w:ascii="Canva Sans" w:hAnsi="Canva Sans" w:cs="Times New Roman"/>
        </w:rPr>
        <w:t>deteksi</w:t>
      </w:r>
      <w:proofErr w:type="spellEnd"/>
      <w:r w:rsidRPr="008B6A83">
        <w:rPr>
          <w:rFonts w:ascii="Canva Sans" w:hAnsi="Canva Sans" w:cs="Times New Roman"/>
        </w:rPr>
        <w:t xml:space="preserve"> </w:t>
      </w:r>
      <w:proofErr w:type="spellStart"/>
      <w:r w:rsidRPr="008B6A83">
        <w:rPr>
          <w:rFonts w:ascii="Canva Sans" w:hAnsi="Canva Sans" w:cs="Times New Roman"/>
        </w:rPr>
        <w:t>tepi</w:t>
      </w:r>
      <w:proofErr w:type="spellEnd"/>
      <w:r w:rsidRPr="008B6A83">
        <w:rPr>
          <w:rFonts w:ascii="Canva Sans" w:hAnsi="Canva Sans" w:cs="Times New Roman"/>
        </w:rPr>
        <w:t xml:space="preserve"> dan </w:t>
      </w:r>
      <w:proofErr w:type="spellStart"/>
      <w:r w:rsidRPr="008B6A83">
        <w:rPr>
          <w:rFonts w:ascii="Canva Sans" w:hAnsi="Canva Sans" w:cs="Times New Roman"/>
        </w:rPr>
        <w:t>pengenalan</w:t>
      </w:r>
      <w:proofErr w:type="spellEnd"/>
      <w:r w:rsidRPr="008B6A83">
        <w:rPr>
          <w:rFonts w:ascii="Canva Sans" w:hAnsi="Canva Sans" w:cs="Times New Roman"/>
        </w:rPr>
        <w:t xml:space="preserve"> </w:t>
      </w:r>
      <w:proofErr w:type="spellStart"/>
      <w:r w:rsidRPr="008B6A83">
        <w:rPr>
          <w:rFonts w:ascii="Canva Sans" w:hAnsi="Canva Sans" w:cs="Times New Roman"/>
        </w:rPr>
        <w:t>objek</w:t>
      </w:r>
      <w:proofErr w:type="spellEnd"/>
      <w:r>
        <w:rPr>
          <w:rFonts w:ascii="Canva Sans" w:hAnsi="Canva Sans" w:cs="Times New Roman"/>
        </w:rPr>
        <w:t xml:space="preserve"> </w:t>
      </w:r>
      <w:r>
        <w:rPr>
          <w:rFonts w:ascii="Canva Sans" w:hAnsi="Canva Sans" w:cs="Times New Roman"/>
        </w:rPr>
        <w:fldChar w:fldCharType="begin"/>
      </w:r>
      <w:r>
        <w:rPr>
          <w:rFonts w:ascii="Canva Sans" w:hAnsi="Canva Sans" w:cs="Times New Roman"/>
        </w:rPr>
        <w:instrText xml:space="preserve"> ADDIN ZOTERO_ITEM CSL_CITATION {"citationID":"IZXKSPKr","properties":{"formattedCitation":"(Maulana et al., 2024)","plainCitation":"(Maulana et al., 2024)","noteIndex":0},"citationItems":[{"id":41,"uris":["http://zotero.org/users/local/ZwceJisa/items/A4N6DC42"],"itemData":{"id":41,"type":"article-journal","abstract":"Abstract Image processing is a crucial aspect of visual analysis in various fields such as medicine, industry, and pattern recognition. The Image Thresholding method is an effective technique for segmenting objects in an image based on the brightness level of pixels. This study implements the Image Thresholding method using OpenCV to apply various thresholding approaches to digital images.","issue":"1","language":"id","source":"Zotero","title":"Implementasi OpenCV dengan Metode Image Thresholding pada Gambar","volume":"2","author":[{"family":"Maulana","given":"Ade"},{"family":"Auliatunnajah","given":"Firda"},{"family":"Rosidin","given":"Nazdan"},{"family":"Rizki","given":"Muhamad Ramadien"},{"family":"Rosyani","given":"Perani"}],"issued":{"date-parts":[["2024"]]}}}],"schema":"https://github.com/citation-style-language/schema/raw/master/csl-citation.json"} </w:instrText>
      </w:r>
      <w:r>
        <w:rPr>
          <w:rFonts w:ascii="Canva Sans" w:hAnsi="Canva Sans" w:cs="Times New Roman"/>
        </w:rPr>
        <w:fldChar w:fldCharType="separate"/>
      </w:r>
      <w:r w:rsidRPr="008B6A83">
        <w:rPr>
          <w:rFonts w:ascii="Canva Sans" w:hAnsi="Canva Sans"/>
        </w:rPr>
        <w:t>(Maulana et al., 2024)</w:t>
      </w:r>
      <w:r>
        <w:rPr>
          <w:rFonts w:ascii="Canva Sans" w:hAnsi="Canva Sans" w:cs="Times New Roman"/>
        </w:rPr>
        <w:fldChar w:fldCharType="end"/>
      </w:r>
      <w:r>
        <w:rPr>
          <w:rFonts w:ascii="Canva Sans" w:hAnsi="Canva Sans" w:cs="Times New Roman"/>
        </w:rPr>
        <w:t xml:space="preserve">. </w:t>
      </w:r>
      <w:proofErr w:type="spellStart"/>
      <w:r w:rsidRPr="008B6A83">
        <w:rPr>
          <w:rFonts w:ascii="Canva Sans" w:hAnsi="Canva Sans" w:cs="Times New Roman"/>
        </w:rPr>
        <w:t>Secara</w:t>
      </w:r>
      <w:proofErr w:type="spellEnd"/>
      <w:r w:rsidRPr="008B6A83">
        <w:rPr>
          <w:rFonts w:ascii="Canva Sans" w:hAnsi="Canva Sans" w:cs="Times New Roman"/>
        </w:rPr>
        <w:t xml:space="preserve"> </w:t>
      </w:r>
      <w:proofErr w:type="spellStart"/>
      <w:r w:rsidRPr="008B6A83">
        <w:rPr>
          <w:rFonts w:ascii="Canva Sans" w:hAnsi="Canva Sans" w:cs="Times New Roman"/>
        </w:rPr>
        <w:t>keseluruhan</w:t>
      </w:r>
      <w:proofErr w:type="spellEnd"/>
      <w:r w:rsidRPr="008B6A83">
        <w:rPr>
          <w:rFonts w:ascii="Canva Sans" w:hAnsi="Canva Sans" w:cs="Times New Roman"/>
        </w:rPr>
        <w:t xml:space="preserve">, OpenCV </w:t>
      </w:r>
      <w:proofErr w:type="spellStart"/>
      <w:r w:rsidRPr="008B6A83">
        <w:rPr>
          <w:rFonts w:ascii="Canva Sans" w:hAnsi="Canva Sans" w:cs="Times New Roman"/>
        </w:rPr>
        <w:t>menawarkan</w:t>
      </w:r>
      <w:proofErr w:type="spellEnd"/>
      <w:r w:rsidRPr="008B6A83">
        <w:rPr>
          <w:rFonts w:ascii="Canva Sans" w:hAnsi="Canva Sans" w:cs="Times New Roman"/>
        </w:rPr>
        <w:t xml:space="preserve"> </w:t>
      </w:r>
      <w:proofErr w:type="spellStart"/>
      <w:r w:rsidRPr="008B6A83">
        <w:rPr>
          <w:rFonts w:ascii="Canva Sans" w:hAnsi="Canva Sans" w:cs="Times New Roman"/>
        </w:rPr>
        <w:t>berbagai</w:t>
      </w:r>
      <w:proofErr w:type="spellEnd"/>
      <w:r w:rsidRPr="008B6A83">
        <w:rPr>
          <w:rFonts w:ascii="Canva Sans" w:hAnsi="Canva Sans" w:cs="Times New Roman"/>
        </w:rPr>
        <w:t xml:space="preserve"> </w:t>
      </w:r>
      <w:proofErr w:type="spellStart"/>
      <w:r w:rsidRPr="008B6A83">
        <w:rPr>
          <w:rFonts w:ascii="Canva Sans" w:hAnsi="Canva Sans" w:cs="Times New Roman"/>
        </w:rPr>
        <w:t>alat</w:t>
      </w:r>
      <w:proofErr w:type="spellEnd"/>
      <w:r w:rsidRPr="008B6A83">
        <w:rPr>
          <w:rFonts w:ascii="Canva Sans" w:hAnsi="Canva Sans" w:cs="Times New Roman"/>
        </w:rPr>
        <w:t xml:space="preserve"> dan </w:t>
      </w:r>
      <w:proofErr w:type="spellStart"/>
      <w:r w:rsidRPr="008B6A83">
        <w:rPr>
          <w:rFonts w:ascii="Canva Sans" w:hAnsi="Canva Sans" w:cs="Times New Roman"/>
        </w:rPr>
        <w:t>fungsi</w:t>
      </w:r>
      <w:proofErr w:type="spellEnd"/>
      <w:r w:rsidRPr="008B6A83">
        <w:rPr>
          <w:rFonts w:ascii="Canva Sans" w:hAnsi="Canva Sans" w:cs="Times New Roman"/>
        </w:rPr>
        <w:t xml:space="preserve"> yang </w:t>
      </w:r>
      <w:proofErr w:type="spellStart"/>
      <w:r w:rsidRPr="008B6A83">
        <w:rPr>
          <w:rFonts w:ascii="Canva Sans" w:hAnsi="Canva Sans" w:cs="Times New Roman"/>
        </w:rPr>
        <w:t>esensial</w:t>
      </w:r>
      <w:proofErr w:type="spellEnd"/>
      <w:r w:rsidRPr="008B6A83">
        <w:rPr>
          <w:rFonts w:ascii="Canva Sans" w:hAnsi="Canva Sans" w:cs="Times New Roman"/>
        </w:rPr>
        <w:t xml:space="preserve"> </w:t>
      </w:r>
      <w:proofErr w:type="spellStart"/>
      <w:r w:rsidRPr="008B6A83">
        <w:rPr>
          <w:rFonts w:ascii="Canva Sans" w:hAnsi="Canva Sans" w:cs="Times New Roman"/>
        </w:rPr>
        <w:t>dalam</w:t>
      </w:r>
      <w:proofErr w:type="spellEnd"/>
      <w:r w:rsidRPr="008B6A83">
        <w:rPr>
          <w:rFonts w:ascii="Canva Sans" w:hAnsi="Canva Sans" w:cs="Times New Roman"/>
        </w:rPr>
        <w:t xml:space="preserve"> </w:t>
      </w:r>
      <w:proofErr w:type="spellStart"/>
      <w:r w:rsidRPr="008B6A83">
        <w:rPr>
          <w:rFonts w:ascii="Canva Sans" w:hAnsi="Canva Sans" w:cs="Times New Roman"/>
        </w:rPr>
        <w:t>pengembangan</w:t>
      </w:r>
      <w:proofErr w:type="spellEnd"/>
      <w:r w:rsidRPr="008B6A83">
        <w:rPr>
          <w:rFonts w:ascii="Canva Sans" w:hAnsi="Canva Sans" w:cs="Times New Roman"/>
        </w:rPr>
        <w:t xml:space="preserve"> </w:t>
      </w:r>
      <w:proofErr w:type="spellStart"/>
      <w:r w:rsidRPr="008B6A83">
        <w:rPr>
          <w:rFonts w:ascii="Canva Sans" w:hAnsi="Canva Sans" w:cs="Times New Roman"/>
        </w:rPr>
        <w:t>aplikasi</w:t>
      </w:r>
      <w:proofErr w:type="spellEnd"/>
      <w:r w:rsidRPr="008B6A83">
        <w:rPr>
          <w:rFonts w:ascii="Canva Sans" w:hAnsi="Canva Sans" w:cs="Times New Roman"/>
        </w:rPr>
        <w:t xml:space="preserve"> </w:t>
      </w:r>
      <w:proofErr w:type="spellStart"/>
      <w:r w:rsidRPr="008B6A83">
        <w:rPr>
          <w:rFonts w:ascii="Canva Sans" w:hAnsi="Canva Sans" w:cs="Times New Roman"/>
        </w:rPr>
        <w:t>visi</w:t>
      </w:r>
      <w:proofErr w:type="spellEnd"/>
      <w:r w:rsidRPr="008B6A83">
        <w:rPr>
          <w:rFonts w:ascii="Canva Sans" w:hAnsi="Canva Sans" w:cs="Times New Roman"/>
        </w:rPr>
        <w:t xml:space="preserve"> </w:t>
      </w:r>
      <w:proofErr w:type="spellStart"/>
      <w:r w:rsidRPr="008B6A83">
        <w:rPr>
          <w:rFonts w:ascii="Canva Sans" w:hAnsi="Canva Sans" w:cs="Times New Roman"/>
        </w:rPr>
        <w:t>komputer</w:t>
      </w:r>
      <w:proofErr w:type="spellEnd"/>
      <w:r w:rsidRPr="008B6A83">
        <w:rPr>
          <w:rFonts w:ascii="Canva Sans" w:hAnsi="Canva Sans" w:cs="Times New Roman"/>
        </w:rPr>
        <w:t xml:space="preserve">, </w:t>
      </w:r>
      <w:proofErr w:type="spellStart"/>
      <w:r w:rsidRPr="008B6A83">
        <w:rPr>
          <w:rFonts w:ascii="Canva Sans" w:hAnsi="Canva Sans" w:cs="Times New Roman"/>
        </w:rPr>
        <w:t>mulai</w:t>
      </w:r>
      <w:proofErr w:type="spellEnd"/>
      <w:r w:rsidRPr="008B6A83">
        <w:rPr>
          <w:rFonts w:ascii="Canva Sans" w:hAnsi="Canva Sans" w:cs="Times New Roman"/>
        </w:rPr>
        <w:t xml:space="preserve"> </w:t>
      </w:r>
      <w:proofErr w:type="spellStart"/>
      <w:r w:rsidRPr="008B6A83">
        <w:rPr>
          <w:rFonts w:ascii="Canva Sans" w:hAnsi="Canva Sans" w:cs="Times New Roman"/>
        </w:rPr>
        <w:t>dari</w:t>
      </w:r>
      <w:proofErr w:type="spellEnd"/>
      <w:r w:rsidRPr="008B6A83">
        <w:rPr>
          <w:rFonts w:ascii="Canva Sans" w:hAnsi="Canva Sans" w:cs="Times New Roman"/>
        </w:rPr>
        <w:t xml:space="preserve"> </w:t>
      </w:r>
      <w:proofErr w:type="spellStart"/>
      <w:r w:rsidRPr="008B6A83">
        <w:rPr>
          <w:rFonts w:ascii="Canva Sans" w:hAnsi="Canva Sans" w:cs="Times New Roman"/>
        </w:rPr>
        <w:t>pemrosesan</w:t>
      </w:r>
      <w:proofErr w:type="spellEnd"/>
      <w:r w:rsidRPr="008B6A83">
        <w:rPr>
          <w:rFonts w:ascii="Canva Sans" w:hAnsi="Canva Sans" w:cs="Times New Roman"/>
        </w:rPr>
        <w:t xml:space="preserve"> </w:t>
      </w:r>
      <w:proofErr w:type="spellStart"/>
      <w:r w:rsidRPr="008B6A83">
        <w:rPr>
          <w:rFonts w:ascii="Canva Sans" w:hAnsi="Canva Sans" w:cs="Times New Roman"/>
        </w:rPr>
        <w:t>citra</w:t>
      </w:r>
      <w:proofErr w:type="spellEnd"/>
      <w:r w:rsidRPr="008B6A83">
        <w:rPr>
          <w:rFonts w:ascii="Canva Sans" w:hAnsi="Canva Sans" w:cs="Times New Roman"/>
        </w:rPr>
        <w:t xml:space="preserve"> </w:t>
      </w:r>
      <w:proofErr w:type="spellStart"/>
      <w:r w:rsidRPr="008B6A83">
        <w:rPr>
          <w:rFonts w:ascii="Canva Sans" w:hAnsi="Canva Sans" w:cs="Times New Roman"/>
        </w:rPr>
        <w:t>dasar</w:t>
      </w:r>
      <w:proofErr w:type="spellEnd"/>
      <w:r w:rsidRPr="008B6A83">
        <w:rPr>
          <w:rFonts w:ascii="Canva Sans" w:hAnsi="Canva Sans" w:cs="Times New Roman"/>
        </w:rPr>
        <w:t xml:space="preserve"> </w:t>
      </w:r>
      <w:proofErr w:type="spellStart"/>
      <w:r w:rsidRPr="008B6A83">
        <w:rPr>
          <w:rFonts w:ascii="Canva Sans" w:hAnsi="Canva Sans" w:cs="Times New Roman"/>
        </w:rPr>
        <w:t>hingga</w:t>
      </w:r>
      <w:proofErr w:type="spellEnd"/>
      <w:r w:rsidRPr="008B6A83">
        <w:rPr>
          <w:rFonts w:ascii="Canva Sans" w:hAnsi="Canva Sans" w:cs="Times New Roman"/>
        </w:rPr>
        <w:t xml:space="preserve"> </w:t>
      </w:r>
      <w:proofErr w:type="spellStart"/>
      <w:r w:rsidRPr="008B6A83">
        <w:rPr>
          <w:rFonts w:ascii="Canva Sans" w:hAnsi="Canva Sans" w:cs="Times New Roman"/>
        </w:rPr>
        <w:t>implementasi</w:t>
      </w:r>
      <w:proofErr w:type="spellEnd"/>
      <w:r w:rsidRPr="008B6A83">
        <w:rPr>
          <w:rFonts w:ascii="Canva Sans" w:hAnsi="Canva Sans" w:cs="Times New Roman"/>
        </w:rPr>
        <w:t xml:space="preserve"> </w:t>
      </w:r>
      <w:proofErr w:type="spellStart"/>
      <w:r w:rsidRPr="008B6A83">
        <w:rPr>
          <w:rFonts w:ascii="Canva Sans" w:hAnsi="Canva Sans" w:cs="Times New Roman"/>
        </w:rPr>
        <w:t>algoritma</w:t>
      </w:r>
      <w:proofErr w:type="spellEnd"/>
      <w:r w:rsidRPr="008B6A83">
        <w:rPr>
          <w:rFonts w:ascii="Canva Sans" w:hAnsi="Canva Sans" w:cs="Times New Roman"/>
        </w:rPr>
        <w:t xml:space="preserve"> </w:t>
      </w:r>
      <w:proofErr w:type="spellStart"/>
      <w:r w:rsidRPr="008B6A83">
        <w:rPr>
          <w:rFonts w:ascii="Canva Sans" w:hAnsi="Canva Sans" w:cs="Times New Roman"/>
        </w:rPr>
        <w:t>pembelajaran</w:t>
      </w:r>
      <w:proofErr w:type="spellEnd"/>
      <w:r w:rsidRPr="008B6A83">
        <w:rPr>
          <w:rFonts w:ascii="Canva Sans" w:hAnsi="Canva Sans" w:cs="Times New Roman"/>
        </w:rPr>
        <w:t xml:space="preserve"> </w:t>
      </w:r>
      <w:proofErr w:type="spellStart"/>
      <w:r w:rsidRPr="008B6A83">
        <w:rPr>
          <w:rFonts w:ascii="Canva Sans" w:hAnsi="Canva Sans" w:cs="Times New Roman"/>
        </w:rPr>
        <w:t>mesin</w:t>
      </w:r>
      <w:proofErr w:type="spellEnd"/>
      <w:r w:rsidRPr="008B6A83">
        <w:rPr>
          <w:rFonts w:ascii="Canva Sans" w:hAnsi="Canva Sans" w:cs="Times New Roman"/>
        </w:rPr>
        <w:t xml:space="preserve"> yang </w:t>
      </w:r>
      <w:proofErr w:type="spellStart"/>
      <w:r w:rsidRPr="008B6A83">
        <w:rPr>
          <w:rFonts w:ascii="Canva Sans" w:hAnsi="Canva Sans" w:cs="Times New Roman"/>
        </w:rPr>
        <w:t>kompleks</w:t>
      </w:r>
      <w:proofErr w:type="spellEnd"/>
      <w:r w:rsidRPr="008B6A83">
        <w:rPr>
          <w:rFonts w:ascii="Canva Sans" w:hAnsi="Canva Sans" w:cs="Times New Roman"/>
        </w:rPr>
        <w:t>.</w:t>
      </w:r>
    </w:p>
    <w:p w14:paraId="7FD0727A" w14:textId="77777777" w:rsidR="0044449A" w:rsidRPr="008152B5" w:rsidRDefault="007C02CA" w:rsidP="008B6A83">
      <w:pPr>
        <w:spacing w:after="0" w:line="360" w:lineRule="auto"/>
        <w:rPr>
          <w:lang w:val="nn-NO"/>
        </w:rPr>
      </w:pPr>
      <w:r w:rsidRPr="008152B5">
        <w:rPr>
          <w:rFonts w:ascii="Canva Sans Bold" w:eastAsia="Canva Sans Bold" w:hAnsi="Canva Sans Bold" w:cs="Canva Sans Bold"/>
          <w:b/>
          <w:bCs/>
          <w:color w:val="000000"/>
          <w:sz w:val="36"/>
          <w:szCs w:val="36"/>
          <w:lang w:val="nn-NO"/>
        </w:rPr>
        <w:t xml:space="preserve">4. Analisis dan Diskusi </w:t>
      </w:r>
    </w:p>
    <w:p w14:paraId="31E93A77" w14:textId="0B31E114" w:rsidR="003F3BB7" w:rsidRPr="003F3BB7" w:rsidRDefault="003F3BB7" w:rsidP="008B6A83">
      <w:pPr>
        <w:pStyle w:val="ListParagraph"/>
        <w:numPr>
          <w:ilvl w:val="0"/>
          <w:numId w:val="1"/>
        </w:numPr>
        <w:spacing w:after="0" w:line="360" w:lineRule="auto"/>
        <w:jc w:val="both"/>
        <w:rPr>
          <w:rFonts w:ascii="Canva Sans" w:eastAsia="Canva Sans" w:hAnsi="Canva Sans" w:cs="Canva Sans"/>
          <w:b/>
          <w:bCs/>
          <w:color w:val="000000"/>
          <w:lang w:val="nn-NO"/>
        </w:rPr>
      </w:pPr>
      <w:r w:rsidRPr="003F3BB7">
        <w:rPr>
          <w:rFonts w:ascii="Canva Sans" w:eastAsia="Canva Sans" w:hAnsi="Canva Sans" w:cs="Canva Sans"/>
          <w:b/>
          <w:bCs/>
          <w:color w:val="000000"/>
          <w:lang w:val="nn-NO"/>
        </w:rPr>
        <w:t>Analisis</w:t>
      </w:r>
    </w:p>
    <w:p w14:paraId="35A39CFC" w14:textId="68E19A4C" w:rsidR="007C02CA" w:rsidRDefault="00AB1F8E" w:rsidP="008B6A83">
      <w:pPr>
        <w:spacing w:after="120" w:line="360" w:lineRule="auto"/>
        <w:ind w:firstLine="720"/>
        <w:jc w:val="both"/>
        <w:rPr>
          <w:rFonts w:ascii="Canva Sans" w:eastAsia="Canva Sans" w:hAnsi="Canva Sans" w:cs="Canva Sans"/>
          <w:color w:val="000000"/>
        </w:rPr>
      </w:pPr>
      <w:r w:rsidRPr="00AB1F8E">
        <w:rPr>
          <w:rFonts w:ascii="Canva Sans" w:eastAsia="Canva Sans" w:hAnsi="Canva Sans" w:cs="Canva Sans"/>
          <w:color w:val="000000"/>
          <w:lang w:val="nn-NO"/>
        </w:rPr>
        <w:t>Ketika objek berwarna merah terdeteksi oleh kamera, sistem akan secara otomatis mengidentifikasinya dan membuat pemisahan khusus untuk warna merah. Hasilnya, objek merah tersebut akan ditampilkan dalam tampilan yang sudah difilter. Namun, jika tidak ada objek merah yang terdeteksi, layar akan menunjukkan tampilan kosong atau sepenuhnya berwarna hitam. Sistem ini memanfaatkan rentang warna HSV untuk mendeteksi objek berwarna merah dalam gambar atau video secara real-time. Proses dimulai dengan mengubah gambar ke dalam format HSV, yang memungkinkan sistem untuk lebih tepat dalam membedakan warna berdasarkan hue, saturation, dan value.</w:t>
      </w:r>
      <w:r>
        <w:rPr>
          <w:rFonts w:ascii="Canva Sans" w:eastAsia="Canva Sans" w:hAnsi="Canva Sans" w:cs="Canva Sans"/>
          <w:color w:val="000000"/>
          <w:lang w:val="nn-NO"/>
        </w:rPr>
        <w:t xml:space="preserve"> </w:t>
      </w:r>
      <w:r w:rsidRPr="00AB1F8E">
        <w:rPr>
          <w:rFonts w:ascii="Canva Sans" w:eastAsia="Canva Sans" w:hAnsi="Canva Sans" w:cs="Canva Sans"/>
          <w:color w:val="000000"/>
          <w:lang w:val="nn-NO"/>
        </w:rPr>
        <w:t>Setelah konversi, sistem kemudian menerapkan teknik masking, yang berfungsi untuk menyaring area gambar yang memiliki warna merah sesuai dengan rentang yang telah ditentukan. Hasilnya adalah gambar dalam warna hitam-putih, di mana area berwarna merah muncul putih, sementara warna lainnya tampak hitam.</w:t>
      </w:r>
      <w:r>
        <w:rPr>
          <w:rFonts w:ascii="Canva Sans" w:eastAsia="Canva Sans" w:hAnsi="Canva Sans" w:cs="Canva Sans"/>
          <w:color w:val="000000"/>
          <w:lang w:val="nn-NO"/>
        </w:rPr>
        <w:t xml:space="preserve"> </w:t>
      </w:r>
      <w:r w:rsidRPr="00AB1F8E">
        <w:rPr>
          <w:rFonts w:ascii="Canva Sans" w:eastAsia="Canva Sans" w:hAnsi="Canva Sans" w:cs="Canva Sans"/>
          <w:color w:val="000000"/>
          <w:lang w:val="nn-NO"/>
        </w:rPr>
        <w:t xml:space="preserve">Dengan pendekatan ini, sistem dapat melakukan penyaringan warna merah secara efektif, membuka peluang untuk berbagai aplikasi, seperti pelacakan objek, pendeteksian sinyal khusus, atau identifikasi objek tertentu di </w:t>
      </w:r>
      <w:r w:rsidRPr="00AB1F8E">
        <w:rPr>
          <w:rFonts w:ascii="Canva Sans" w:eastAsia="Canva Sans" w:hAnsi="Canva Sans" w:cs="Canva Sans"/>
          <w:color w:val="000000"/>
          <w:lang w:val="nn-NO"/>
        </w:rPr>
        <w:lastRenderedPageBreak/>
        <w:t>berbagai kondisi pencahayaan. Teknik ini juga memiliki potensi untuk dikembangkan lebih lanjut dalam mendeteksi warna lain sesuai dengan kebutuhan.</w:t>
      </w:r>
      <w:r w:rsidR="003F3BB7">
        <w:rPr>
          <w:rFonts w:ascii="Canva Sans" w:eastAsia="Canva Sans" w:hAnsi="Canva Sans" w:cs="Canva Sans"/>
          <w:color w:val="000000"/>
          <w:lang w:val="nn-NO"/>
        </w:rPr>
        <w:t xml:space="preserve"> </w:t>
      </w:r>
      <w:r w:rsidR="007C02CA" w:rsidRPr="007C02CA">
        <w:rPr>
          <w:rFonts w:ascii="Canva Sans" w:eastAsia="Canva Sans" w:hAnsi="Canva Sans" w:cs="Canva Sans"/>
          <w:color w:val="000000"/>
        </w:rPr>
        <w:t xml:space="preserve">Metode </w:t>
      </w:r>
      <w:proofErr w:type="spellStart"/>
      <w:r w:rsidR="007C02CA" w:rsidRPr="007C02CA">
        <w:rPr>
          <w:rFonts w:ascii="Canva Sans" w:eastAsia="Canva Sans" w:hAnsi="Canva Sans" w:cs="Canva Sans"/>
          <w:color w:val="000000"/>
        </w:rPr>
        <w:t>deteksi</w:t>
      </w:r>
      <w:proofErr w:type="spellEnd"/>
      <w:r w:rsidR="007C02CA" w:rsidRPr="007C02CA">
        <w:rPr>
          <w:rFonts w:ascii="Canva Sans" w:eastAsia="Canva Sans" w:hAnsi="Canva Sans" w:cs="Canva Sans"/>
          <w:color w:val="000000"/>
        </w:rPr>
        <w:t xml:space="preserve"> </w:t>
      </w:r>
      <w:proofErr w:type="spellStart"/>
      <w:r w:rsidR="007C02CA" w:rsidRPr="007C02CA">
        <w:rPr>
          <w:rFonts w:ascii="Canva Sans" w:eastAsia="Canva Sans" w:hAnsi="Canva Sans" w:cs="Canva Sans"/>
          <w:color w:val="000000"/>
        </w:rPr>
        <w:t>warna</w:t>
      </w:r>
      <w:proofErr w:type="spellEnd"/>
      <w:r w:rsidR="007C02CA" w:rsidRPr="007C02CA">
        <w:rPr>
          <w:rFonts w:ascii="Canva Sans" w:eastAsia="Canva Sans" w:hAnsi="Canva Sans" w:cs="Canva Sans"/>
          <w:color w:val="000000"/>
        </w:rPr>
        <w:t xml:space="preserve"> </w:t>
      </w:r>
      <w:proofErr w:type="spellStart"/>
      <w:r w:rsidR="007C02CA" w:rsidRPr="007C02CA">
        <w:rPr>
          <w:rFonts w:ascii="Canva Sans" w:eastAsia="Canva Sans" w:hAnsi="Canva Sans" w:cs="Canva Sans"/>
          <w:color w:val="000000"/>
        </w:rPr>
        <w:t>menggunakan</w:t>
      </w:r>
      <w:proofErr w:type="spellEnd"/>
      <w:r w:rsidR="007C02CA" w:rsidRPr="007C02CA">
        <w:rPr>
          <w:rFonts w:ascii="Canva Sans" w:eastAsia="Canva Sans" w:hAnsi="Canva Sans" w:cs="Canva Sans"/>
          <w:color w:val="000000"/>
        </w:rPr>
        <w:t xml:space="preserve"> OpenCV dapat diterapkan dalam berbagai sistem kontrol cerdas untuk meningkatkan otomatisasi dan pengambilan keputusan berbasis visual</w:t>
      </w:r>
      <w:r w:rsidR="007C02CA">
        <w:rPr>
          <w:rFonts w:ascii="Canva Sans" w:eastAsia="Canva Sans" w:hAnsi="Canva Sans" w:cs="Canva Sans"/>
          <w:color w:val="000000"/>
        </w:rPr>
        <w:t xml:space="preserve">. Salah satu penerapannya adalah di robotika Dimana robot </w:t>
      </w:r>
      <w:proofErr w:type="spellStart"/>
      <w:r w:rsidR="007C02CA">
        <w:rPr>
          <w:rFonts w:ascii="Canva Sans" w:eastAsia="Canva Sans" w:hAnsi="Canva Sans" w:cs="Canva Sans"/>
          <w:color w:val="000000"/>
        </w:rPr>
        <w:t>dapat</w:t>
      </w:r>
      <w:proofErr w:type="spellEnd"/>
      <w:r w:rsidR="007C02CA">
        <w:rPr>
          <w:rFonts w:ascii="Canva Sans" w:eastAsia="Canva Sans" w:hAnsi="Canva Sans" w:cs="Canva Sans"/>
          <w:color w:val="000000"/>
        </w:rPr>
        <w:t xml:space="preserve"> </w:t>
      </w:r>
      <w:proofErr w:type="spellStart"/>
      <w:r w:rsidR="007C02CA">
        <w:rPr>
          <w:rFonts w:ascii="Canva Sans" w:eastAsia="Canva Sans" w:hAnsi="Canva Sans" w:cs="Canva Sans"/>
          <w:color w:val="000000"/>
        </w:rPr>
        <w:t>mendeteksi</w:t>
      </w:r>
      <w:proofErr w:type="spellEnd"/>
      <w:r w:rsidR="007C02CA">
        <w:rPr>
          <w:rFonts w:ascii="Canva Sans" w:eastAsia="Canva Sans" w:hAnsi="Canva Sans" w:cs="Canva Sans"/>
          <w:color w:val="000000"/>
        </w:rPr>
        <w:t xml:space="preserve"> dan </w:t>
      </w:r>
      <w:proofErr w:type="spellStart"/>
      <w:r w:rsidR="007C02CA">
        <w:rPr>
          <w:rFonts w:ascii="Canva Sans" w:eastAsia="Canva Sans" w:hAnsi="Canva Sans" w:cs="Canva Sans"/>
          <w:color w:val="000000"/>
        </w:rPr>
        <w:t>mengikuti</w:t>
      </w:r>
      <w:proofErr w:type="spellEnd"/>
      <w:r w:rsidR="007C02CA">
        <w:rPr>
          <w:rFonts w:ascii="Canva Sans" w:eastAsia="Canva Sans" w:hAnsi="Canva Sans" w:cs="Canva Sans"/>
          <w:color w:val="000000"/>
        </w:rPr>
        <w:t xml:space="preserve"> </w:t>
      </w:r>
      <w:proofErr w:type="spellStart"/>
      <w:r w:rsidR="007C02CA">
        <w:rPr>
          <w:rFonts w:ascii="Canva Sans" w:eastAsia="Canva Sans" w:hAnsi="Canva Sans" w:cs="Canva Sans"/>
          <w:color w:val="000000"/>
        </w:rPr>
        <w:t>objek</w:t>
      </w:r>
      <w:proofErr w:type="spellEnd"/>
      <w:r w:rsidR="007C02CA">
        <w:rPr>
          <w:rFonts w:ascii="Canva Sans" w:eastAsia="Canva Sans" w:hAnsi="Canva Sans" w:cs="Canva Sans"/>
          <w:color w:val="000000"/>
        </w:rPr>
        <w:t xml:space="preserve"> </w:t>
      </w:r>
      <w:proofErr w:type="spellStart"/>
      <w:r w:rsidR="007C02CA">
        <w:rPr>
          <w:rFonts w:ascii="Canva Sans" w:eastAsia="Canva Sans" w:hAnsi="Canva Sans" w:cs="Canva Sans"/>
          <w:color w:val="000000"/>
        </w:rPr>
        <w:t>berdasarkan</w:t>
      </w:r>
      <w:proofErr w:type="spellEnd"/>
      <w:r w:rsidR="007C02CA">
        <w:rPr>
          <w:rFonts w:ascii="Canva Sans" w:eastAsia="Canva Sans" w:hAnsi="Canva Sans" w:cs="Canva Sans"/>
          <w:color w:val="000000"/>
        </w:rPr>
        <w:t xml:space="preserve"> </w:t>
      </w:r>
      <w:proofErr w:type="spellStart"/>
      <w:r w:rsidR="007C02CA">
        <w:rPr>
          <w:rFonts w:ascii="Canva Sans" w:eastAsia="Canva Sans" w:hAnsi="Canva Sans" w:cs="Canva Sans"/>
          <w:color w:val="000000"/>
        </w:rPr>
        <w:t>warna</w:t>
      </w:r>
      <w:proofErr w:type="spellEnd"/>
      <w:r w:rsidR="007C02CA">
        <w:rPr>
          <w:rFonts w:ascii="Canva Sans" w:eastAsia="Canva Sans" w:hAnsi="Canva Sans" w:cs="Canva Sans"/>
          <w:color w:val="000000"/>
        </w:rPr>
        <w:t xml:space="preserve"> </w:t>
      </w:r>
      <w:proofErr w:type="spellStart"/>
      <w:r w:rsidR="007C02CA">
        <w:rPr>
          <w:rFonts w:ascii="Canva Sans" w:eastAsia="Canva Sans" w:hAnsi="Canva Sans" w:cs="Canva Sans"/>
          <w:color w:val="000000"/>
        </w:rPr>
        <w:t>tertentu</w:t>
      </w:r>
      <w:proofErr w:type="spellEnd"/>
    </w:p>
    <w:p w14:paraId="303F0D52" w14:textId="2DA0B7D4" w:rsidR="003F3BB7" w:rsidRPr="003F3BB7" w:rsidRDefault="003F3BB7" w:rsidP="008B6A83">
      <w:pPr>
        <w:pStyle w:val="ListParagraph"/>
        <w:numPr>
          <w:ilvl w:val="0"/>
          <w:numId w:val="1"/>
        </w:numPr>
        <w:spacing w:after="120" w:line="360" w:lineRule="auto"/>
        <w:jc w:val="both"/>
        <w:rPr>
          <w:rFonts w:ascii="Canva Sans" w:eastAsia="Canva Sans" w:hAnsi="Canva Sans" w:cs="Canva Sans"/>
          <w:color w:val="000000"/>
          <w:lang w:val="nn-NO"/>
        </w:rPr>
      </w:pPr>
      <w:r>
        <w:rPr>
          <w:rFonts w:ascii="Canva Sans" w:eastAsia="Canva Sans" w:hAnsi="Canva Sans" w:cs="Canva Sans"/>
          <w:b/>
          <w:bCs/>
          <w:color w:val="000000"/>
          <w:lang w:val="nn-NO"/>
        </w:rPr>
        <w:t>Diskusi</w:t>
      </w:r>
    </w:p>
    <w:p w14:paraId="6C4DC8EA" w14:textId="543BD311" w:rsidR="001101D2" w:rsidRDefault="001101D2" w:rsidP="008B6A83">
      <w:pPr>
        <w:pStyle w:val="NormalWeb"/>
        <w:numPr>
          <w:ilvl w:val="0"/>
          <w:numId w:val="2"/>
        </w:numPr>
        <w:spacing w:before="0" w:beforeAutospacing="0" w:line="360" w:lineRule="auto"/>
        <w:jc w:val="both"/>
        <w:rPr>
          <w:rFonts w:ascii="Canva Sans" w:hAnsi="Canva Sans"/>
        </w:rPr>
      </w:pPr>
      <w:proofErr w:type="spellStart"/>
      <w:r w:rsidRPr="001101D2">
        <w:rPr>
          <w:rFonts w:ascii="Canva Sans" w:hAnsi="Canva Sans"/>
        </w:rPr>
        <w:t>Kecerdasan</w:t>
      </w:r>
      <w:proofErr w:type="spellEnd"/>
      <w:r w:rsidRPr="001101D2">
        <w:rPr>
          <w:rFonts w:ascii="Canva Sans" w:hAnsi="Canva Sans"/>
        </w:rPr>
        <w:t xml:space="preserve"> </w:t>
      </w:r>
      <w:proofErr w:type="spellStart"/>
      <w:r w:rsidRPr="001101D2">
        <w:rPr>
          <w:rFonts w:ascii="Canva Sans" w:hAnsi="Canva Sans"/>
        </w:rPr>
        <w:t>Buatan</w:t>
      </w:r>
      <w:proofErr w:type="spellEnd"/>
      <w:r w:rsidRPr="001101D2">
        <w:rPr>
          <w:rFonts w:ascii="Canva Sans" w:hAnsi="Canva Sans"/>
        </w:rPr>
        <w:t xml:space="preserve"> (AI) </w:t>
      </w:r>
      <w:proofErr w:type="spellStart"/>
      <w:r w:rsidRPr="001101D2">
        <w:rPr>
          <w:rFonts w:ascii="Canva Sans" w:hAnsi="Canva Sans"/>
        </w:rPr>
        <w:t>dapat</w:t>
      </w:r>
      <w:proofErr w:type="spellEnd"/>
      <w:r w:rsidRPr="001101D2">
        <w:rPr>
          <w:rFonts w:ascii="Canva Sans" w:hAnsi="Canva Sans"/>
        </w:rPr>
        <w:t xml:space="preserve"> </w:t>
      </w:r>
      <w:proofErr w:type="spellStart"/>
      <w:r w:rsidRPr="001101D2">
        <w:rPr>
          <w:rFonts w:ascii="Canva Sans" w:hAnsi="Canva Sans"/>
        </w:rPr>
        <w:t>meningkatkan</w:t>
      </w:r>
      <w:proofErr w:type="spellEnd"/>
      <w:r w:rsidRPr="001101D2">
        <w:rPr>
          <w:rFonts w:ascii="Canva Sans" w:hAnsi="Canva Sans"/>
        </w:rPr>
        <w:t xml:space="preserve"> </w:t>
      </w:r>
      <w:proofErr w:type="spellStart"/>
      <w:r w:rsidRPr="001101D2">
        <w:rPr>
          <w:rFonts w:ascii="Canva Sans" w:hAnsi="Canva Sans"/>
        </w:rPr>
        <w:t>sistem</w:t>
      </w:r>
      <w:proofErr w:type="spellEnd"/>
      <w:r w:rsidRPr="001101D2">
        <w:rPr>
          <w:rFonts w:ascii="Canva Sans" w:hAnsi="Canva Sans"/>
        </w:rPr>
        <w:t xml:space="preserve"> </w:t>
      </w:r>
      <w:proofErr w:type="spellStart"/>
      <w:r w:rsidRPr="001101D2">
        <w:rPr>
          <w:rFonts w:ascii="Canva Sans" w:hAnsi="Canva Sans"/>
        </w:rPr>
        <w:t>kontrol</w:t>
      </w:r>
      <w:proofErr w:type="spellEnd"/>
      <w:r w:rsidRPr="001101D2">
        <w:rPr>
          <w:rFonts w:ascii="Canva Sans" w:hAnsi="Canva Sans"/>
        </w:rPr>
        <w:t xml:space="preserve"> </w:t>
      </w:r>
      <w:proofErr w:type="spellStart"/>
      <w:r w:rsidRPr="001101D2">
        <w:rPr>
          <w:rFonts w:ascii="Canva Sans" w:hAnsi="Canva Sans"/>
        </w:rPr>
        <w:t>berbasis</w:t>
      </w:r>
      <w:proofErr w:type="spellEnd"/>
      <w:r w:rsidRPr="001101D2">
        <w:rPr>
          <w:rFonts w:ascii="Canva Sans" w:hAnsi="Canva Sans"/>
        </w:rPr>
        <w:t xml:space="preserve"> Computer Vision </w:t>
      </w:r>
      <w:proofErr w:type="spellStart"/>
      <w:r w:rsidRPr="001101D2">
        <w:rPr>
          <w:rFonts w:ascii="Canva Sans" w:hAnsi="Canva Sans"/>
        </w:rPr>
        <w:t>dengan</w:t>
      </w:r>
      <w:proofErr w:type="spellEnd"/>
      <w:r w:rsidRPr="001101D2">
        <w:rPr>
          <w:rFonts w:ascii="Canva Sans" w:hAnsi="Canva Sans"/>
        </w:rPr>
        <w:t xml:space="preserve"> </w:t>
      </w:r>
      <w:proofErr w:type="spellStart"/>
      <w:r w:rsidRPr="001101D2">
        <w:rPr>
          <w:rFonts w:ascii="Canva Sans" w:hAnsi="Canva Sans"/>
        </w:rPr>
        <w:t>cara</w:t>
      </w:r>
      <w:proofErr w:type="spellEnd"/>
      <w:r w:rsidRPr="001101D2">
        <w:rPr>
          <w:rFonts w:ascii="Canva Sans" w:hAnsi="Canva Sans"/>
        </w:rPr>
        <w:t xml:space="preserve"> </w:t>
      </w:r>
      <w:proofErr w:type="spellStart"/>
      <w:r w:rsidRPr="001101D2">
        <w:rPr>
          <w:rFonts w:ascii="Canva Sans" w:hAnsi="Canva Sans"/>
        </w:rPr>
        <w:t>memperbaiki</w:t>
      </w:r>
      <w:proofErr w:type="spellEnd"/>
      <w:r w:rsidRPr="001101D2">
        <w:rPr>
          <w:rFonts w:ascii="Canva Sans" w:hAnsi="Canva Sans"/>
        </w:rPr>
        <w:t xml:space="preserve"> </w:t>
      </w:r>
      <w:proofErr w:type="spellStart"/>
      <w:r w:rsidRPr="001101D2">
        <w:rPr>
          <w:rFonts w:ascii="Canva Sans" w:hAnsi="Canva Sans"/>
        </w:rPr>
        <w:t>akurasi</w:t>
      </w:r>
      <w:proofErr w:type="spellEnd"/>
      <w:r w:rsidRPr="001101D2">
        <w:rPr>
          <w:rFonts w:ascii="Canva Sans" w:hAnsi="Canva Sans"/>
        </w:rPr>
        <w:t xml:space="preserve"> </w:t>
      </w:r>
      <w:proofErr w:type="spellStart"/>
      <w:r w:rsidRPr="001101D2">
        <w:rPr>
          <w:rFonts w:ascii="Canva Sans" w:hAnsi="Canva Sans"/>
        </w:rPr>
        <w:t>deteksi</w:t>
      </w:r>
      <w:proofErr w:type="spellEnd"/>
      <w:r w:rsidRPr="001101D2">
        <w:rPr>
          <w:rFonts w:ascii="Canva Sans" w:hAnsi="Canva Sans"/>
        </w:rPr>
        <w:t xml:space="preserve">, </w:t>
      </w:r>
      <w:proofErr w:type="spellStart"/>
      <w:r w:rsidRPr="001101D2">
        <w:rPr>
          <w:rFonts w:ascii="Canva Sans" w:hAnsi="Canva Sans"/>
        </w:rPr>
        <w:t>kemampuan</w:t>
      </w:r>
      <w:proofErr w:type="spellEnd"/>
      <w:r w:rsidRPr="001101D2">
        <w:rPr>
          <w:rFonts w:ascii="Canva Sans" w:hAnsi="Canva Sans"/>
        </w:rPr>
        <w:t xml:space="preserve"> </w:t>
      </w:r>
      <w:proofErr w:type="spellStart"/>
      <w:r w:rsidRPr="001101D2">
        <w:rPr>
          <w:rFonts w:ascii="Canva Sans" w:hAnsi="Canva Sans"/>
        </w:rPr>
        <w:t>beradaptasi</w:t>
      </w:r>
      <w:proofErr w:type="spellEnd"/>
      <w:r w:rsidRPr="001101D2">
        <w:rPr>
          <w:rFonts w:ascii="Canva Sans" w:hAnsi="Canva Sans"/>
        </w:rPr>
        <w:t xml:space="preserve">, dan </w:t>
      </w:r>
      <w:proofErr w:type="spellStart"/>
      <w:r w:rsidRPr="001101D2">
        <w:rPr>
          <w:rFonts w:ascii="Canva Sans" w:hAnsi="Canva Sans"/>
        </w:rPr>
        <w:t>efisiensi</w:t>
      </w:r>
      <w:proofErr w:type="spellEnd"/>
      <w:r w:rsidRPr="001101D2">
        <w:rPr>
          <w:rFonts w:ascii="Canva Sans" w:hAnsi="Canva Sans"/>
        </w:rPr>
        <w:t xml:space="preserve"> </w:t>
      </w:r>
      <w:proofErr w:type="spellStart"/>
      <w:r w:rsidRPr="001101D2">
        <w:rPr>
          <w:rFonts w:ascii="Canva Sans" w:hAnsi="Canva Sans"/>
        </w:rPr>
        <w:t>dalam</w:t>
      </w:r>
      <w:proofErr w:type="spellEnd"/>
      <w:r w:rsidRPr="001101D2">
        <w:rPr>
          <w:rFonts w:ascii="Canva Sans" w:hAnsi="Canva Sans"/>
        </w:rPr>
        <w:t xml:space="preserve"> </w:t>
      </w:r>
      <w:proofErr w:type="spellStart"/>
      <w:r w:rsidRPr="001101D2">
        <w:rPr>
          <w:rFonts w:ascii="Canva Sans" w:hAnsi="Canva Sans"/>
        </w:rPr>
        <w:t>pengolahan</w:t>
      </w:r>
      <w:proofErr w:type="spellEnd"/>
      <w:r w:rsidRPr="001101D2">
        <w:rPr>
          <w:rFonts w:ascii="Canva Sans" w:hAnsi="Canva Sans"/>
        </w:rPr>
        <w:t xml:space="preserve"> data visual. Dalam </w:t>
      </w:r>
      <w:proofErr w:type="spellStart"/>
      <w:r w:rsidRPr="001101D2">
        <w:rPr>
          <w:rFonts w:ascii="Canva Sans" w:hAnsi="Canva Sans"/>
        </w:rPr>
        <w:t>konteks</w:t>
      </w:r>
      <w:proofErr w:type="spellEnd"/>
      <w:r w:rsidRPr="001101D2">
        <w:rPr>
          <w:rFonts w:ascii="Canva Sans" w:hAnsi="Canva Sans"/>
        </w:rPr>
        <w:t xml:space="preserve"> </w:t>
      </w:r>
      <w:proofErr w:type="spellStart"/>
      <w:r w:rsidRPr="001101D2">
        <w:rPr>
          <w:rFonts w:ascii="Canva Sans" w:hAnsi="Canva Sans"/>
        </w:rPr>
        <w:t>deteksi</w:t>
      </w:r>
      <w:proofErr w:type="spellEnd"/>
      <w:r w:rsidRPr="001101D2">
        <w:rPr>
          <w:rFonts w:ascii="Canva Sans" w:hAnsi="Canva Sans"/>
        </w:rPr>
        <w:t xml:space="preserve"> </w:t>
      </w:r>
      <w:proofErr w:type="spellStart"/>
      <w:r w:rsidRPr="001101D2">
        <w:rPr>
          <w:rFonts w:ascii="Canva Sans" w:hAnsi="Canva Sans"/>
        </w:rPr>
        <w:t>warna</w:t>
      </w:r>
      <w:proofErr w:type="spellEnd"/>
      <w:r w:rsidRPr="001101D2">
        <w:rPr>
          <w:rFonts w:ascii="Canva Sans" w:hAnsi="Canva Sans"/>
        </w:rPr>
        <w:t xml:space="preserve">, </w:t>
      </w:r>
      <w:proofErr w:type="spellStart"/>
      <w:r w:rsidRPr="001101D2">
        <w:rPr>
          <w:rFonts w:ascii="Canva Sans" w:hAnsi="Canva Sans"/>
        </w:rPr>
        <w:t>metode</w:t>
      </w:r>
      <w:proofErr w:type="spellEnd"/>
      <w:r w:rsidRPr="001101D2">
        <w:rPr>
          <w:rFonts w:ascii="Canva Sans" w:hAnsi="Canva Sans"/>
        </w:rPr>
        <w:t xml:space="preserve"> </w:t>
      </w:r>
      <w:proofErr w:type="spellStart"/>
      <w:r w:rsidRPr="001101D2">
        <w:rPr>
          <w:rFonts w:ascii="Canva Sans" w:hAnsi="Canva Sans"/>
        </w:rPr>
        <w:t>konvensional</w:t>
      </w:r>
      <w:proofErr w:type="spellEnd"/>
      <w:r w:rsidRPr="001101D2">
        <w:rPr>
          <w:rFonts w:ascii="Canva Sans" w:hAnsi="Canva Sans"/>
        </w:rPr>
        <w:t xml:space="preserve"> yang </w:t>
      </w:r>
      <w:proofErr w:type="spellStart"/>
      <w:r w:rsidRPr="001101D2">
        <w:rPr>
          <w:rFonts w:ascii="Canva Sans" w:hAnsi="Canva Sans"/>
        </w:rPr>
        <w:t>menggunakan</w:t>
      </w:r>
      <w:proofErr w:type="spellEnd"/>
      <w:r w:rsidRPr="001101D2">
        <w:rPr>
          <w:rFonts w:ascii="Canva Sans" w:hAnsi="Canva Sans"/>
        </w:rPr>
        <w:t xml:space="preserve"> </w:t>
      </w:r>
      <w:proofErr w:type="spellStart"/>
      <w:r w:rsidRPr="001101D2">
        <w:rPr>
          <w:rFonts w:ascii="Canva Sans" w:hAnsi="Canva Sans"/>
        </w:rPr>
        <w:t>pemrosesan</w:t>
      </w:r>
      <w:proofErr w:type="spellEnd"/>
      <w:r w:rsidRPr="001101D2">
        <w:rPr>
          <w:rFonts w:ascii="Canva Sans" w:hAnsi="Canva Sans"/>
        </w:rPr>
        <w:t xml:space="preserve"> </w:t>
      </w:r>
      <w:proofErr w:type="spellStart"/>
      <w:r w:rsidRPr="001101D2">
        <w:rPr>
          <w:rFonts w:ascii="Canva Sans" w:hAnsi="Canva Sans"/>
        </w:rPr>
        <w:t>berbasis</w:t>
      </w:r>
      <w:proofErr w:type="spellEnd"/>
      <w:r w:rsidRPr="001101D2">
        <w:rPr>
          <w:rFonts w:ascii="Canva Sans" w:hAnsi="Canva Sans"/>
        </w:rPr>
        <w:t xml:space="preserve"> HSV </w:t>
      </w:r>
      <w:proofErr w:type="spellStart"/>
      <w:r w:rsidRPr="001101D2">
        <w:rPr>
          <w:rFonts w:ascii="Canva Sans" w:hAnsi="Canva Sans"/>
        </w:rPr>
        <w:t>sering</w:t>
      </w:r>
      <w:proofErr w:type="spellEnd"/>
      <w:r w:rsidRPr="001101D2">
        <w:rPr>
          <w:rFonts w:ascii="Canva Sans" w:hAnsi="Canva Sans"/>
        </w:rPr>
        <w:t xml:space="preserve"> </w:t>
      </w:r>
      <w:proofErr w:type="spellStart"/>
      <w:r w:rsidRPr="001101D2">
        <w:rPr>
          <w:rFonts w:ascii="Canva Sans" w:hAnsi="Canva Sans"/>
        </w:rPr>
        <w:t>menghadapi</w:t>
      </w:r>
      <w:proofErr w:type="spellEnd"/>
      <w:r w:rsidRPr="001101D2">
        <w:rPr>
          <w:rFonts w:ascii="Canva Sans" w:hAnsi="Canva Sans"/>
        </w:rPr>
        <w:t xml:space="preserve"> </w:t>
      </w:r>
      <w:proofErr w:type="spellStart"/>
      <w:r w:rsidRPr="001101D2">
        <w:rPr>
          <w:rFonts w:ascii="Canva Sans" w:hAnsi="Canva Sans"/>
        </w:rPr>
        <w:t>keterbatasan</w:t>
      </w:r>
      <w:proofErr w:type="spellEnd"/>
      <w:r w:rsidRPr="001101D2">
        <w:rPr>
          <w:rFonts w:ascii="Canva Sans" w:hAnsi="Canva Sans"/>
        </w:rPr>
        <w:t xml:space="preserve"> </w:t>
      </w:r>
      <w:proofErr w:type="spellStart"/>
      <w:r w:rsidRPr="001101D2">
        <w:rPr>
          <w:rFonts w:ascii="Canva Sans" w:hAnsi="Canva Sans"/>
        </w:rPr>
        <w:t>terkait</w:t>
      </w:r>
      <w:proofErr w:type="spellEnd"/>
      <w:r w:rsidRPr="001101D2">
        <w:rPr>
          <w:rFonts w:ascii="Canva Sans" w:hAnsi="Canva Sans"/>
        </w:rPr>
        <w:t xml:space="preserve"> </w:t>
      </w:r>
      <w:proofErr w:type="spellStart"/>
      <w:r w:rsidRPr="001101D2">
        <w:rPr>
          <w:rFonts w:ascii="Canva Sans" w:hAnsi="Canva Sans"/>
        </w:rPr>
        <w:t>variasi</w:t>
      </w:r>
      <w:proofErr w:type="spellEnd"/>
      <w:r w:rsidRPr="001101D2">
        <w:rPr>
          <w:rFonts w:ascii="Canva Sans" w:hAnsi="Canva Sans"/>
        </w:rPr>
        <w:t xml:space="preserve"> </w:t>
      </w:r>
      <w:proofErr w:type="spellStart"/>
      <w:r w:rsidRPr="001101D2">
        <w:rPr>
          <w:rFonts w:ascii="Canva Sans" w:hAnsi="Canva Sans"/>
        </w:rPr>
        <w:t>pencahayaan</w:t>
      </w:r>
      <w:proofErr w:type="spellEnd"/>
      <w:r w:rsidRPr="001101D2">
        <w:rPr>
          <w:rFonts w:ascii="Canva Sans" w:hAnsi="Canva Sans"/>
        </w:rPr>
        <w:t xml:space="preserve"> dan </w:t>
      </w:r>
      <w:proofErr w:type="spellStart"/>
      <w:r w:rsidRPr="001101D2">
        <w:rPr>
          <w:rFonts w:ascii="Canva Sans" w:hAnsi="Canva Sans"/>
        </w:rPr>
        <w:t>objek</w:t>
      </w:r>
      <w:proofErr w:type="spellEnd"/>
      <w:r w:rsidRPr="001101D2">
        <w:rPr>
          <w:rFonts w:ascii="Canva Sans" w:hAnsi="Canva Sans"/>
        </w:rPr>
        <w:t xml:space="preserve"> </w:t>
      </w:r>
      <w:proofErr w:type="spellStart"/>
      <w:r w:rsidRPr="001101D2">
        <w:rPr>
          <w:rFonts w:ascii="Canva Sans" w:hAnsi="Canva Sans"/>
        </w:rPr>
        <w:t>dengan</w:t>
      </w:r>
      <w:proofErr w:type="spellEnd"/>
      <w:r w:rsidRPr="001101D2">
        <w:rPr>
          <w:rFonts w:ascii="Canva Sans" w:hAnsi="Canva Sans"/>
        </w:rPr>
        <w:t xml:space="preserve"> </w:t>
      </w:r>
      <w:proofErr w:type="spellStart"/>
      <w:r w:rsidRPr="001101D2">
        <w:rPr>
          <w:rFonts w:ascii="Canva Sans" w:hAnsi="Canva Sans"/>
        </w:rPr>
        <w:t>warna</w:t>
      </w:r>
      <w:proofErr w:type="spellEnd"/>
      <w:r w:rsidRPr="001101D2">
        <w:rPr>
          <w:rFonts w:ascii="Canva Sans" w:hAnsi="Canva Sans"/>
        </w:rPr>
        <w:t xml:space="preserve"> yang </w:t>
      </w:r>
      <w:proofErr w:type="spellStart"/>
      <w:r w:rsidRPr="001101D2">
        <w:rPr>
          <w:rFonts w:ascii="Canva Sans" w:hAnsi="Canva Sans"/>
        </w:rPr>
        <w:t>mirip</w:t>
      </w:r>
      <w:proofErr w:type="spellEnd"/>
      <w:r w:rsidRPr="001101D2">
        <w:rPr>
          <w:rFonts w:ascii="Canva Sans" w:hAnsi="Canva Sans"/>
        </w:rPr>
        <w:t xml:space="preserve">. </w:t>
      </w:r>
      <w:proofErr w:type="spellStart"/>
      <w:r w:rsidRPr="001101D2">
        <w:rPr>
          <w:rFonts w:ascii="Canva Sans" w:hAnsi="Canva Sans"/>
        </w:rPr>
        <w:t>Namun</w:t>
      </w:r>
      <w:proofErr w:type="spellEnd"/>
      <w:r w:rsidRPr="001101D2">
        <w:rPr>
          <w:rFonts w:ascii="Canva Sans" w:hAnsi="Canva Sans"/>
        </w:rPr>
        <w:t xml:space="preserve">, </w:t>
      </w:r>
      <w:proofErr w:type="spellStart"/>
      <w:r w:rsidRPr="001101D2">
        <w:rPr>
          <w:rFonts w:ascii="Canva Sans" w:hAnsi="Canva Sans"/>
        </w:rPr>
        <w:t>dengan</w:t>
      </w:r>
      <w:proofErr w:type="spellEnd"/>
      <w:r w:rsidRPr="001101D2">
        <w:rPr>
          <w:rFonts w:ascii="Canva Sans" w:hAnsi="Canva Sans"/>
        </w:rPr>
        <w:t xml:space="preserve"> </w:t>
      </w:r>
      <w:proofErr w:type="spellStart"/>
      <w:r w:rsidRPr="001101D2">
        <w:rPr>
          <w:rFonts w:ascii="Canva Sans" w:hAnsi="Canva Sans"/>
        </w:rPr>
        <w:t>mengintegrasikan</w:t>
      </w:r>
      <w:proofErr w:type="spellEnd"/>
      <w:r w:rsidRPr="001101D2">
        <w:rPr>
          <w:rFonts w:ascii="Canva Sans" w:hAnsi="Canva Sans"/>
        </w:rPr>
        <w:t xml:space="preserve"> AI—</w:t>
      </w:r>
      <w:proofErr w:type="spellStart"/>
      <w:r w:rsidRPr="001101D2">
        <w:rPr>
          <w:rFonts w:ascii="Canva Sans" w:hAnsi="Canva Sans"/>
        </w:rPr>
        <w:t>terutama</w:t>
      </w:r>
      <w:proofErr w:type="spellEnd"/>
      <w:r w:rsidRPr="001101D2">
        <w:rPr>
          <w:rFonts w:ascii="Canva Sans" w:hAnsi="Canva Sans"/>
        </w:rPr>
        <w:t xml:space="preserve"> model deep learning </w:t>
      </w:r>
      <w:proofErr w:type="spellStart"/>
      <w:r w:rsidRPr="001101D2">
        <w:rPr>
          <w:rFonts w:ascii="Canva Sans" w:hAnsi="Canva Sans"/>
        </w:rPr>
        <w:t>seperti</w:t>
      </w:r>
      <w:proofErr w:type="spellEnd"/>
      <w:r w:rsidRPr="001101D2">
        <w:rPr>
          <w:rFonts w:ascii="Canva Sans" w:hAnsi="Canva Sans"/>
        </w:rPr>
        <w:t xml:space="preserve"> Convolutional Neural Networks (CNN)—</w:t>
      </w:r>
      <w:proofErr w:type="spellStart"/>
      <w:r w:rsidRPr="001101D2">
        <w:rPr>
          <w:rFonts w:ascii="Canva Sans" w:hAnsi="Canva Sans"/>
        </w:rPr>
        <w:t>sistem</w:t>
      </w:r>
      <w:proofErr w:type="spellEnd"/>
      <w:r w:rsidRPr="001101D2">
        <w:rPr>
          <w:rFonts w:ascii="Canva Sans" w:hAnsi="Canva Sans"/>
        </w:rPr>
        <w:t xml:space="preserve"> </w:t>
      </w:r>
      <w:proofErr w:type="spellStart"/>
      <w:r w:rsidRPr="001101D2">
        <w:rPr>
          <w:rFonts w:ascii="Canva Sans" w:hAnsi="Canva Sans"/>
        </w:rPr>
        <w:t>dapat</w:t>
      </w:r>
      <w:proofErr w:type="spellEnd"/>
      <w:r w:rsidRPr="001101D2">
        <w:rPr>
          <w:rFonts w:ascii="Canva Sans" w:hAnsi="Canva Sans"/>
        </w:rPr>
        <w:t xml:space="preserve"> </w:t>
      </w:r>
      <w:proofErr w:type="spellStart"/>
      <w:r w:rsidRPr="001101D2">
        <w:rPr>
          <w:rFonts w:ascii="Canva Sans" w:hAnsi="Canva Sans"/>
        </w:rPr>
        <w:t>belajar</w:t>
      </w:r>
      <w:proofErr w:type="spellEnd"/>
      <w:r w:rsidRPr="001101D2">
        <w:rPr>
          <w:rFonts w:ascii="Canva Sans" w:hAnsi="Canva Sans"/>
        </w:rPr>
        <w:t xml:space="preserve"> </w:t>
      </w:r>
      <w:proofErr w:type="spellStart"/>
      <w:r w:rsidRPr="001101D2">
        <w:rPr>
          <w:rFonts w:ascii="Canva Sans" w:hAnsi="Canva Sans"/>
        </w:rPr>
        <w:t>untuk</w:t>
      </w:r>
      <w:proofErr w:type="spellEnd"/>
      <w:r w:rsidRPr="001101D2">
        <w:rPr>
          <w:rFonts w:ascii="Canva Sans" w:hAnsi="Canva Sans"/>
        </w:rPr>
        <w:t xml:space="preserve"> </w:t>
      </w:r>
      <w:proofErr w:type="spellStart"/>
      <w:r w:rsidRPr="001101D2">
        <w:rPr>
          <w:rFonts w:ascii="Canva Sans" w:hAnsi="Canva Sans"/>
        </w:rPr>
        <w:t>mengenali</w:t>
      </w:r>
      <w:proofErr w:type="spellEnd"/>
      <w:r w:rsidRPr="001101D2">
        <w:rPr>
          <w:rFonts w:ascii="Canva Sans" w:hAnsi="Canva Sans"/>
        </w:rPr>
        <w:t xml:space="preserve"> </w:t>
      </w:r>
      <w:proofErr w:type="spellStart"/>
      <w:r w:rsidRPr="001101D2">
        <w:rPr>
          <w:rFonts w:ascii="Canva Sans" w:hAnsi="Canva Sans"/>
        </w:rPr>
        <w:t>objek</w:t>
      </w:r>
      <w:proofErr w:type="spellEnd"/>
      <w:r w:rsidRPr="001101D2">
        <w:rPr>
          <w:rFonts w:ascii="Canva Sans" w:hAnsi="Canva Sans"/>
        </w:rPr>
        <w:t xml:space="preserve"> </w:t>
      </w:r>
      <w:proofErr w:type="spellStart"/>
      <w:r w:rsidRPr="001101D2">
        <w:rPr>
          <w:rFonts w:ascii="Canva Sans" w:hAnsi="Canva Sans"/>
        </w:rPr>
        <w:t>dengan</w:t>
      </w:r>
      <w:proofErr w:type="spellEnd"/>
      <w:r w:rsidRPr="001101D2">
        <w:rPr>
          <w:rFonts w:ascii="Canva Sans" w:hAnsi="Canva Sans"/>
        </w:rPr>
        <w:t xml:space="preserve"> </w:t>
      </w:r>
      <w:proofErr w:type="spellStart"/>
      <w:r w:rsidRPr="001101D2">
        <w:rPr>
          <w:rFonts w:ascii="Canva Sans" w:hAnsi="Canva Sans"/>
        </w:rPr>
        <w:t>lebih</w:t>
      </w:r>
      <w:proofErr w:type="spellEnd"/>
      <w:r w:rsidRPr="001101D2">
        <w:rPr>
          <w:rFonts w:ascii="Canva Sans" w:hAnsi="Canva Sans"/>
        </w:rPr>
        <w:t xml:space="preserve"> </w:t>
      </w:r>
      <w:proofErr w:type="spellStart"/>
      <w:r w:rsidRPr="001101D2">
        <w:rPr>
          <w:rFonts w:ascii="Canva Sans" w:hAnsi="Canva Sans"/>
        </w:rPr>
        <w:t>akurat</w:t>
      </w:r>
      <w:proofErr w:type="spellEnd"/>
      <w:r w:rsidRPr="001101D2">
        <w:rPr>
          <w:rFonts w:ascii="Canva Sans" w:hAnsi="Canva Sans"/>
        </w:rPr>
        <w:t xml:space="preserve"> </w:t>
      </w:r>
      <w:proofErr w:type="spellStart"/>
      <w:r w:rsidRPr="001101D2">
        <w:rPr>
          <w:rFonts w:ascii="Canva Sans" w:hAnsi="Canva Sans"/>
        </w:rPr>
        <w:t>berdasarkan</w:t>
      </w:r>
      <w:proofErr w:type="spellEnd"/>
      <w:r w:rsidRPr="001101D2">
        <w:rPr>
          <w:rFonts w:ascii="Canva Sans" w:hAnsi="Canva Sans"/>
        </w:rPr>
        <w:t xml:space="preserve"> </w:t>
      </w:r>
      <w:proofErr w:type="spellStart"/>
      <w:r w:rsidRPr="001101D2">
        <w:rPr>
          <w:rFonts w:ascii="Canva Sans" w:hAnsi="Canva Sans"/>
        </w:rPr>
        <w:t>bentuk</w:t>
      </w:r>
      <w:proofErr w:type="spellEnd"/>
      <w:r w:rsidRPr="001101D2">
        <w:rPr>
          <w:rFonts w:ascii="Canva Sans" w:hAnsi="Canva Sans"/>
        </w:rPr>
        <w:t xml:space="preserve">, </w:t>
      </w:r>
      <w:proofErr w:type="spellStart"/>
      <w:r w:rsidRPr="001101D2">
        <w:rPr>
          <w:rFonts w:ascii="Canva Sans" w:hAnsi="Canva Sans"/>
        </w:rPr>
        <w:t>tekstur</w:t>
      </w:r>
      <w:proofErr w:type="spellEnd"/>
      <w:r w:rsidRPr="001101D2">
        <w:rPr>
          <w:rFonts w:ascii="Canva Sans" w:hAnsi="Canva Sans"/>
        </w:rPr>
        <w:t xml:space="preserve">, dan </w:t>
      </w:r>
      <w:proofErr w:type="spellStart"/>
      <w:r w:rsidRPr="001101D2">
        <w:rPr>
          <w:rFonts w:ascii="Canva Sans" w:hAnsi="Canva Sans"/>
        </w:rPr>
        <w:t>pola</w:t>
      </w:r>
      <w:proofErr w:type="spellEnd"/>
      <w:r w:rsidRPr="001101D2">
        <w:rPr>
          <w:rFonts w:ascii="Canva Sans" w:hAnsi="Canva Sans"/>
        </w:rPr>
        <w:t xml:space="preserve"> </w:t>
      </w:r>
      <w:proofErr w:type="spellStart"/>
      <w:r w:rsidRPr="001101D2">
        <w:rPr>
          <w:rFonts w:ascii="Canva Sans" w:hAnsi="Canva Sans"/>
        </w:rPr>
        <w:t>warna</w:t>
      </w:r>
      <w:proofErr w:type="spellEnd"/>
      <w:r w:rsidRPr="001101D2">
        <w:rPr>
          <w:rFonts w:ascii="Canva Sans" w:hAnsi="Canva Sans"/>
        </w:rPr>
        <w:t xml:space="preserve">, </w:t>
      </w:r>
      <w:proofErr w:type="spellStart"/>
      <w:r w:rsidRPr="001101D2">
        <w:rPr>
          <w:rFonts w:ascii="Canva Sans" w:hAnsi="Canva Sans"/>
        </w:rPr>
        <w:t>tanpa</w:t>
      </w:r>
      <w:proofErr w:type="spellEnd"/>
      <w:r w:rsidRPr="001101D2">
        <w:rPr>
          <w:rFonts w:ascii="Canva Sans" w:hAnsi="Canva Sans"/>
        </w:rPr>
        <w:t xml:space="preserve"> </w:t>
      </w:r>
      <w:proofErr w:type="spellStart"/>
      <w:r w:rsidRPr="001101D2">
        <w:rPr>
          <w:rFonts w:ascii="Canva Sans" w:hAnsi="Canva Sans"/>
        </w:rPr>
        <w:t>bergantung</w:t>
      </w:r>
      <w:proofErr w:type="spellEnd"/>
      <w:r w:rsidRPr="001101D2">
        <w:rPr>
          <w:rFonts w:ascii="Canva Sans" w:hAnsi="Canva Sans"/>
        </w:rPr>
        <w:t xml:space="preserve"> pada </w:t>
      </w:r>
      <w:proofErr w:type="spellStart"/>
      <w:r w:rsidRPr="001101D2">
        <w:rPr>
          <w:rFonts w:ascii="Canva Sans" w:hAnsi="Canva Sans"/>
        </w:rPr>
        <w:t>rentang</w:t>
      </w:r>
      <w:proofErr w:type="spellEnd"/>
      <w:r w:rsidRPr="001101D2">
        <w:rPr>
          <w:rFonts w:ascii="Canva Sans" w:hAnsi="Canva Sans"/>
        </w:rPr>
        <w:t xml:space="preserve"> HSV yang statis.</w:t>
      </w:r>
      <w:r>
        <w:rPr>
          <w:rFonts w:ascii="Canva Sans" w:hAnsi="Canva Sans"/>
        </w:rPr>
        <w:t xml:space="preserve"> </w:t>
      </w:r>
      <w:proofErr w:type="spellStart"/>
      <w:r w:rsidRPr="001101D2">
        <w:rPr>
          <w:rFonts w:ascii="Canva Sans" w:hAnsi="Canva Sans"/>
        </w:rPr>
        <w:t>Lebih</w:t>
      </w:r>
      <w:proofErr w:type="spellEnd"/>
      <w:r w:rsidRPr="001101D2">
        <w:rPr>
          <w:rFonts w:ascii="Canva Sans" w:hAnsi="Canva Sans"/>
        </w:rPr>
        <w:t xml:space="preserve"> </w:t>
      </w:r>
      <w:proofErr w:type="spellStart"/>
      <w:r w:rsidRPr="001101D2">
        <w:rPr>
          <w:rFonts w:ascii="Canva Sans" w:hAnsi="Canva Sans"/>
        </w:rPr>
        <w:t>jauh</w:t>
      </w:r>
      <w:proofErr w:type="spellEnd"/>
      <w:r w:rsidRPr="001101D2">
        <w:rPr>
          <w:rFonts w:ascii="Canva Sans" w:hAnsi="Canva Sans"/>
        </w:rPr>
        <w:t xml:space="preserve"> </w:t>
      </w:r>
      <w:proofErr w:type="spellStart"/>
      <w:r w:rsidRPr="001101D2">
        <w:rPr>
          <w:rFonts w:ascii="Canva Sans" w:hAnsi="Canva Sans"/>
        </w:rPr>
        <w:t>lagi</w:t>
      </w:r>
      <w:proofErr w:type="spellEnd"/>
      <w:r w:rsidRPr="001101D2">
        <w:rPr>
          <w:rFonts w:ascii="Canva Sans" w:hAnsi="Canva Sans"/>
        </w:rPr>
        <w:t xml:space="preserve">, AI juga </w:t>
      </w:r>
      <w:proofErr w:type="spellStart"/>
      <w:r w:rsidRPr="001101D2">
        <w:rPr>
          <w:rFonts w:ascii="Canva Sans" w:hAnsi="Canva Sans"/>
        </w:rPr>
        <w:t>dapat</w:t>
      </w:r>
      <w:proofErr w:type="spellEnd"/>
      <w:r w:rsidRPr="001101D2">
        <w:rPr>
          <w:rFonts w:ascii="Canva Sans" w:hAnsi="Canva Sans"/>
        </w:rPr>
        <w:t xml:space="preserve"> </w:t>
      </w:r>
      <w:proofErr w:type="spellStart"/>
      <w:r w:rsidRPr="001101D2">
        <w:rPr>
          <w:rFonts w:ascii="Canva Sans" w:hAnsi="Canva Sans"/>
        </w:rPr>
        <w:t>meningkatkan</w:t>
      </w:r>
      <w:proofErr w:type="spellEnd"/>
      <w:r w:rsidRPr="001101D2">
        <w:rPr>
          <w:rFonts w:ascii="Canva Sans" w:hAnsi="Canva Sans"/>
        </w:rPr>
        <w:t xml:space="preserve"> </w:t>
      </w:r>
      <w:proofErr w:type="spellStart"/>
      <w:r w:rsidRPr="001101D2">
        <w:rPr>
          <w:rFonts w:ascii="Canva Sans" w:hAnsi="Canva Sans"/>
        </w:rPr>
        <w:t>ketahanan</w:t>
      </w:r>
      <w:proofErr w:type="spellEnd"/>
      <w:r w:rsidRPr="001101D2">
        <w:rPr>
          <w:rFonts w:ascii="Canva Sans" w:hAnsi="Canva Sans"/>
        </w:rPr>
        <w:t xml:space="preserve"> </w:t>
      </w:r>
      <w:proofErr w:type="spellStart"/>
      <w:r w:rsidRPr="001101D2">
        <w:rPr>
          <w:rFonts w:ascii="Canva Sans" w:hAnsi="Canva Sans"/>
        </w:rPr>
        <w:t>sistem</w:t>
      </w:r>
      <w:proofErr w:type="spellEnd"/>
      <w:r w:rsidRPr="001101D2">
        <w:rPr>
          <w:rFonts w:ascii="Canva Sans" w:hAnsi="Canva Sans"/>
        </w:rPr>
        <w:t xml:space="preserve"> </w:t>
      </w:r>
      <w:proofErr w:type="spellStart"/>
      <w:r w:rsidRPr="001101D2">
        <w:rPr>
          <w:rFonts w:ascii="Canva Sans" w:hAnsi="Canva Sans"/>
        </w:rPr>
        <w:t>terhadap</w:t>
      </w:r>
      <w:proofErr w:type="spellEnd"/>
      <w:r w:rsidRPr="001101D2">
        <w:rPr>
          <w:rFonts w:ascii="Canva Sans" w:hAnsi="Canva Sans"/>
        </w:rPr>
        <w:t xml:space="preserve"> </w:t>
      </w:r>
      <w:proofErr w:type="spellStart"/>
      <w:r w:rsidRPr="001101D2">
        <w:rPr>
          <w:rFonts w:ascii="Canva Sans" w:hAnsi="Canva Sans"/>
        </w:rPr>
        <w:t>gangguan</w:t>
      </w:r>
      <w:proofErr w:type="spellEnd"/>
      <w:r w:rsidRPr="001101D2">
        <w:rPr>
          <w:rFonts w:ascii="Canva Sans" w:hAnsi="Canva Sans"/>
        </w:rPr>
        <w:t xml:space="preserve"> dan </w:t>
      </w:r>
      <w:proofErr w:type="spellStart"/>
      <w:r w:rsidRPr="001101D2">
        <w:rPr>
          <w:rFonts w:ascii="Canva Sans" w:hAnsi="Canva Sans"/>
        </w:rPr>
        <w:t>kondisi</w:t>
      </w:r>
      <w:proofErr w:type="spellEnd"/>
      <w:r w:rsidRPr="001101D2">
        <w:rPr>
          <w:rFonts w:ascii="Canva Sans" w:hAnsi="Canva Sans"/>
        </w:rPr>
        <w:t xml:space="preserve"> </w:t>
      </w:r>
      <w:proofErr w:type="spellStart"/>
      <w:r w:rsidRPr="001101D2">
        <w:rPr>
          <w:rFonts w:ascii="Canva Sans" w:hAnsi="Canva Sans"/>
        </w:rPr>
        <w:t>lingkungan</w:t>
      </w:r>
      <w:proofErr w:type="spellEnd"/>
      <w:r w:rsidRPr="001101D2">
        <w:rPr>
          <w:rFonts w:ascii="Canva Sans" w:hAnsi="Canva Sans"/>
        </w:rPr>
        <w:t xml:space="preserve"> yang </w:t>
      </w:r>
      <w:proofErr w:type="spellStart"/>
      <w:r w:rsidRPr="001101D2">
        <w:rPr>
          <w:rFonts w:ascii="Canva Sans" w:hAnsi="Canva Sans"/>
        </w:rPr>
        <w:t>berubah-ubah</w:t>
      </w:r>
      <w:proofErr w:type="spellEnd"/>
      <w:r w:rsidRPr="001101D2">
        <w:rPr>
          <w:rFonts w:ascii="Canva Sans" w:hAnsi="Canva Sans"/>
        </w:rPr>
        <w:t xml:space="preserve"> </w:t>
      </w:r>
      <w:proofErr w:type="spellStart"/>
      <w:r w:rsidRPr="001101D2">
        <w:rPr>
          <w:rFonts w:ascii="Canva Sans" w:hAnsi="Canva Sans"/>
        </w:rPr>
        <w:t>melalui</w:t>
      </w:r>
      <w:proofErr w:type="spellEnd"/>
      <w:r w:rsidRPr="001101D2">
        <w:rPr>
          <w:rFonts w:ascii="Canva Sans" w:hAnsi="Canva Sans"/>
        </w:rPr>
        <w:t xml:space="preserve"> </w:t>
      </w:r>
      <w:proofErr w:type="spellStart"/>
      <w:r w:rsidRPr="001101D2">
        <w:rPr>
          <w:rFonts w:ascii="Canva Sans" w:hAnsi="Canva Sans"/>
        </w:rPr>
        <w:t>teknik</w:t>
      </w:r>
      <w:proofErr w:type="spellEnd"/>
      <w:r w:rsidRPr="001101D2">
        <w:rPr>
          <w:rFonts w:ascii="Canva Sans" w:hAnsi="Canva Sans"/>
        </w:rPr>
        <w:t xml:space="preserve"> </w:t>
      </w:r>
      <w:proofErr w:type="spellStart"/>
      <w:r w:rsidRPr="001101D2">
        <w:rPr>
          <w:rFonts w:ascii="Canva Sans" w:hAnsi="Canva Sans"/>
        </w:rPr>
        <w:t>seperti</w:t>
      </w:r>
      <w:proofErr w:type="spellEnd"/>
      <w:r w:rsidRPr="001101D2">
        <w:rPr>
          <w:rFonts w:ascii="Canva Sans" w:hAnsi="Canva Sans"/>
        </w:rPr>
        <w:t xml:space="preserve"> </w:t>
      </w:r>
      <w:proofErr w:type="spellStart"/>
      <w:r w:rsidRPr="001101D2">
        <w:rPr>
          <w:rFonts w:ascii="Canva Sans" w:hAnsi="Canva Sans"/>
        </w:rPr>
        <w:t>segmentasi</w:t>
      </w:r>
      <w:proofErr w:type="spellEnd"/>
      <w:r w:rsidRPr="001101D2">
        <w:rPr>
          <w:rFonts w:ascii="Canva Sans" w:hAnsi="Canva Sans"/>
        </w:rPr>
        <w:t xml:space="preserve"> </w:t>
      </w:r>
      <w:proofErr w:type="spellStart"/>
      <w:r w:rsidRPr="001101D2">
        <w:rPr>
          <w:rFonts w:ascii="Canva Sans" w:hAnsi="Canva Sans"/>
        </w:rPr>
        <w:t>berbasis</w:t>
      </w:r>
      <w:proofErr w:type="spellEnd"/>
      <w:r w:rsidRPr="001101D2">
        <w:rPr>
          <w:rFonts w:ascii="Canva Sans" w:hAnsi="Canva Sans"/>
        </w:rPr>
        <w:t xml:space="preserve"> U-Net </w:t>
      </w:r>
      <w:proofErr w:type="spellStart"/>
      <w:r w:rsidRPr="001101D2">
        <w:rPr>
          <w:rFonts w:ascii="Canva Sans" w:hAnsi="Canva Sans"/>
        </w:rPr>
        <w:t>atau</w:t>
      </w:r>
      <w:proofErr w:type="spellEnd"/>
      <w:r w:rsidRPr="001101D2">
        <w:rPr>
          <w:rFonts w:ascii="Canva Sans" w:hAnsi="Canva Sans"/>
        </w:rPr>
        <w:t xml:space="preserve"> </w:t>
      </w:r>
      <w:proofErr w:type="spellStart"/>
      <w:r w:rsidRPr="001101D2">
        <w:rPr>
          <w:rFonts w:ascii="Canva Sans" w:hAnsi="Canva Sans"/>
        </w:rPr>
        <w:t>peningkatan</w:t>
      </w:r>
      <w:proofErr w:type="spellEnd"/>
      <w:r w:rsidRPr="001101D2">
        <w:rPr>
          <w:rFonts w:ascii="Canva Sans" w:hAnsi="Canva Sans"/>
        </w:rPr>
        <w:t xml:space="preserve"> </w:t>
      </w:r>
      <w:proofErr w:type="spellStart"/>
      <w:r w:rsidRPr="001101D2">
        <w:rPr>
          <w:rFonts w:ascii="Canva Sans" w:hAnsi="Canva Sans"/>
        </w:rPr>
        <w:t>kualitas</w:t>
      </w:r>
      <w:proofErr w:type="spellEnd"/>
      <w:r w:rsidRPr="001101D2">
        <w:rPr>
          <w:rFonts w:ascii="Canva Sans" w:hAnsi="Canva Sans"/>
        </w:rPr>
        <w:t xml:space="preserve"> </w:t>
      </w:r>
      <w:proofErr w:type="spellStart"/>
      <w:r w:rsidRPr="001101D2">
        <w:rPr>
          <w:rFonts w:ascii="Canva Sans" w:hAnsi="Canva Sans"/>
        </w:rPr>
        <w:t>gambar</w:t>
      </w:r>
      <w:proofErr w:type="spellEnd"/>
      <w:r w:rsidRPr="001101D2">
        <w:rPr>
          <w:rFonts w:ascii="Canva Sans" w:hAnsi="Canva Sans"/>
        </w:rPr>
        <w:t xml:space="preserve"> </w:t>
      </w:r>
      <w:proofErr w:type="spellStart"/>
      <w:r w:rsidRPr="001101D2">
        <w:rPr>
          <w:rFonts w:ascii="Canva Sans" w:hAnsi="Canva Sans"/>
        </w:rPr>
        <w:t>menggunakan</w:t>
      </w:r>
      <w:proofErr w:type="spellEnd"/>
      <w:r w:rsidRPr="001101D2">
        <w:rPr>
          <w:rFonts w:ascii="Canva Sans" w:hAnsi="Canva Sans"/>
        </w:rPr>
        <w:t xml:space="preserve"> Generative Adversarial Networks (GANs). Dalam </w:t>
      </w:r>
      <w:proofErr w:type="spellStart"/>
      <w:r w:rsidRPr="001101D2">
        <w:rPr>
          <w:rFonts w:ascii="Canva Sans" w:hAnsi="Canva Sans"/>
        </w:rPr>
        <w:t>konteks</w:t>
      </w:r>
      <w:proofErr w:type="spellEnd"/>
      <w:r w:rsidRPr="001101D2">
        <w:rPr>
          <w:rFonts w:ascii="Canva Sans" w:hAnsi="Canva Sans"/>
        </w:rPr>
        <w:t xml:space="preserve"> </w:t>
      </w:r>
      <w:proofErr w:type="spellStart"/>
      <w:r w:rsidRPr="001101D2">
        <w:rPr>
          <w:rFonts w:ascii="Canva Sans" w:hAnsi="Canva Sans"/>
        </w:rPr>
        <w:t>aplikasi</w:t>
      </w:r>
      <w:proofErr w:type="spellEnd"/>
      <w:r w:rsidRPr="001101D2">
        <w:rPr>
          <w:rFonts w:ascii="Canva Sans" w:hAnsi="Canva Sans"/>
        </w:rPr>
        <w:t xml:space="preserve"> </w:t>
      </w:r>
      <w:proofErr w:type="spellStart"/>
      <w:r w:rsidRPr="001101D2">
        <w:rPr>
          <w:rFonts w:ascii="Canva Sans" w:hAnsi="Canva Sans"/>
        </w:rPr>
        <w:t>kontrol</w:t>
      </w:r>
      <w:proofErr w:type="spellEnd"/>
      <w:r w:rsidRPr="001101D2">
        <w:rPr>
          <w:rFonts w:ascii="Canva Sans" w:hAnsi="Canva Sans"/>
        </w:rPr>
        <w:t xml:space="preserve"> </w:t>
      </w:r>
      <w:proofErr w:type="spellStart"/>
      <w:r w:rsidRPr="001101D2">
        <w:rPr>
          <w:rFonts w:ascii="Canva Sans" w:hAnsi="Canva Sans"/>
        </w:rPr>
        <w:t>otomatis</w:t>
      </w:r>
      <w:proofErr w:type="spellEnd"/>
      <w:r w:rsidRPr="001101D2">
        <w:rPr>
          <w:rFonts w:ascii="Canva Sans" w:hAnsi="Canva Sans"/>
        </w:rPr>
        <w:t xml:space="preserve">, AI </w:t>
      </w:r>
      <w:proofErr w:type="spellStart"/>
      <w:r w:rsidRPr="001101D2">
        <w:rPr>
          <w:rFonts w:ascii="Canva Sans" w:hAnsi="Canva Sans"/>
        </w:rPr>
        <w:t>dapat</w:t>
      </w:r>
      <w:proofErr w:type="spellEnd"/>
      <w:r w:rsidRPr="001101D2">
        <w:rPr>
          <w:rFonts w:ascii="Canva Sans" w:hAnsi="Canva Sans"/>
        </w:rPr>
        <w:t xml:space="preserve"> </w:t>
      </w:r>
      <w:proofErr w:type="spellStart"/>
      <w:r w:rsidRPr="001101D2">
        <w:rPr>
          <w:rFonts w:ascii="Canva Sans" w:hAnsi="Canva Sans"/>
        </w:rPr>
        <w:t>digunakan</w:t>
      </w:r>
      <w:proofErr w:type="spellEnd"/>
      <w:r w:rsidRPr="001101D2">
        <w:rPr>
          <w:rFonts w:ascii="Canva Sans" w:hAnsi="Canva Sans"/>
        </w:rPr>
        <w:t xml:space="preserve"> </w:t>
      </w:r>
      <w:proofErr w:type="spellStart"/>
      <w:r w:rsidRPr="001101D2">
        <w:rPr>
          <w:rFonts w:ascii="Canva Sans" w:hAnsi="Canva Sans"/>
        </w:rPr>
        <w:t>untuk</w:t>
      </w:r>
      <w:proofErr w:type="spellEnd"/>
      <w:r w:rsidRPr="001101D2">
        <w:rPr>
          <w:rFonts w:ascii="Canva Sans" w:hAnsi="Canva Sans"/>
        </w:rPr>
        <w:t xml:space="preserve"> </w:t>
      </w:r>
      <w:proofErr w:type="spellStart"/>
      <w:r w:rsidRPr="001101D2">
        <w:rPr>
          <w:rFonts w:ascii="Canva Sans" w:hAnsi="Canva Sans"/>
        </w:rPr>
        <w:t>menganalisis</w:t>
      </w:r>
      <w:proofErr w:type="spellEnd"/>
      <w:r w:rsidRPr="001101D2">
        <w:rPr>
          <w:rFonts w:ascii="Canva Sans" w:hAnsi="Canva Sans"/>
        </w:rPr>
        <w:t xml:space="preserve"> </w:t>
      </w:r>
      <w:proofErr w:type="spellStart"/>
      <w:r w:rsidRPr="001101D2">
        <w:rPr>
          <w:rFonts w:ascii="Canva Sans" w:hAnsi="Canva Sans"/>
        </w:rPr>
        <w:t>pola</w:t>
      </w:r>
      <w:proofErr w:type="spellEnd"/>
      <w:r w:rsidRPr="001101D2">
        <w:rPr>
          <w:rFonts w:ascii="Canva Sans" w:hAnsi="Canva Sans"/>
        </w:rPr>
        <w:t xml:space="preserve"> </w:t>
      </w:r>
      <w:proofErr w:type="spellStart"/>
      <w:r w:rsidRPr="001101D2">
        <w:rPr>
          <w:rFonts w:ascii="Canva Sans" w:hAnsi="Canva Sans"/>
        </w:rPr>
        <w:t>pergerakan</w:t>
      </w:r>
      <w:proofErr w:type="spellEnd"/>
      <w:r w:rsidRPr="001101D2">
        <w:rPr>
          <w:rFonts w:ascii="Canva Sans" w:hAnsi="Canva Sans"/>
        </w:rPr>
        <w:t xml:space="preserve"> </w:t>
      </w:r>
      <w:proofErr w:type="spellStart"/>
      <w:r w:rsidRPr="001101D2">
        <w:rPr>
          <w:rFonts w:ascii="Canva Sans" w:hAnsi="Canva Sans"/>
        </w:rPr>
        <w:t>objek</w:t>
      </w:r>
      <w:proofErr w:type="spellEnd"/>
      <w:r w:rsidRPr="001101D2">
        <w:rPr>
          <w:rFonts w:ascii="Canva Sans" w:hAnsi="Canva Sans"/>
        </w:rPr>
        <w:t xml:space="preserve"> </w:t>
      </w:r>
      <w:proofErr w:type="spellStart"/>
      <w:r w:rsidRPr="001101D2">
        <w:rPr>
          <w:rFonts w:ascii="Canva Sans" w:hAnsi="Canva Sans"/>
        </w:rPr>
        <w:t>secara</w:t>
      </w:r>
      <w:proofErr w:type="spellEnd"/>
      <w:r w:rsidRPr="001101D2">
        <w:rPr>
          <w:rFonts w:ascii="Canva Sans" w:hAnsi="Canva Sans"/>
        </w:rPr>
        <w:t xml:space="preserve"> real-time </w:t>
      </w:r>
      <w:proofErr w:type="spellStart"/>
      <w:r w:rsidRPr="001101D2">
        <w:rPr>
          <w:rFonts w:ascii="Canva Sans" w:hAnsi="Canva Sans"/>
        </w:rPr>
        <w:t>lewat</w:t>
      </w:r>
      <w:proofErr w:type="spellEnd"/>
      <w:r w:rsidRPr="001101D2">
        <w:rPr>
          <w:rFonts w:ascii="Canva Sans" w:hAnsi="Canva Sans"/>
        </w:rPr>
        <w:t xml:space="preserve"> </w:t>
      </w:r>
      <w:proofErr w:type="spellStart"/>
      <w:r w:rsidRPr="001101D2">
        <w:rPr>
          <w:rFonts w:ascii="Canva Sans" w:hAnsi="Canva Sans"/>
        </w:rPr>
        <w:t>metode</w:t>
      </w:r>
      <w:proofErr w:type="spellEnd"/>
      <w:r w:rsidRPr="001101D2">
        <w:rPr>
          <w:rFonts w:ascii="Canva Sans" w:hAnsi="Canva Sans"/>
        </w:rPr>
        <w:t xml:space="preserve"> Optical Flow yang </w:t>
      </w:r>
      <w:proofErr w:type="spellStart"/>
      <w:r w:rsidRPr="001101D2">
        <w:rPr>
          <w:rFonts w:ascii="Canva Sans" w:hAnsi="Canva Sans"/>
        </w:rPr>
        <w:t>berbasis</w:t>
      </w:r>
      <w:proofErr w:type="spellEnd"/>
      <w:r w:rsidRPr="001101D2">
        <w:rPr>
          <w:rFonts w:ascii="Canva Sans" w:hAnsi="Canva Sans"/>
        </w:rPr>
        <w:t xml:space="preserve"> deep learning </w:t>
      </w:r>
      <w:proofErr w:type="spellStart"/>
      <w:r w:rsidRPr="001101D2">
        <w:rPr>
          <w:rFonts w:ascii="Canva Sans" w:hAnsi="Canva Sans"/>
        </w:rPr>
        <w:t>atau</w:t>
      </w:r>
      <w:proofErr w:type="spellEnd"/>
      <w:r w:rsidRPr="001101D2">
        <w:rPr>
          <w:rFonts w:ascii="Canva Sans" w:hAnsi="Canva Sans"/>
        </w:rPr>
        <w:t xml:space="preserve"> Reinforcement Learning (RL), </w:t>
      </w:r>
      <w:proofErr w:type="spellStart"/>
      <w:r w:rsidRPr="001101D2">
        <w:rPr>
          <w:rFonts w:ascii="Canva Sans" w:hAnsi="Canva Sans"/>
        </w:rPr>
        <w:t>sehingga</w:t>
      </w:r>
      <w:proofErr w:type="spellEnd"/>
      <w:r w:rsidRPr="001101D2">
        <w:rPr>
          <w:rFonts w:ascii="Canva Sans" w:hAnsi="Canva Sans"/>
        </w:rPr>
        <w:t xml:space="preserve"> </w:t>
      </w:r>
      <w:proofErr w:type="spellStart"/>
      <w:r w:rsidRPr="001101D2">
        <w:rPr>
          <w:rFonts w:ascii="Canva Sans" w:hAnsi="Canva Sans"/>
        </w:rPr>
        <w:t>memungkinkan</w:t>
      </w:r>
      <w:proofErr w:type="spellEnd"/>
      <w:r w:rsidRPr="001101D2">
        <w:rPr>
          <w:rFonts w:ascii="Canva Sans" w:hAnsi="Canva Sans"/>
        </w:rPr>
        <w:t xml:space="preserve"> </w:t>
      </w:r>
      <w:proofErr w:type="spellStart"/>
      <w:r w:rsidRPr="001101D2">
        <w:rPr>
          <w:rFonts w:ascii="Canva Sans" w:hAnsi="Canva Sans"/>
        </w:rPr>
        <w:t>sistem</w:t>
      </w:r>
      <w:proofErr w:type="spellEnd"/>
      <w:r w:rsidRPr="001101D2">
        <w:rPr>
          <w:rFonts w:ascii="Canva Sans" w:hAnsi="Canva Sans"/>
        </w:rPr>
        <w:t xml:space="preserve"> </w:t>
      </w:r>
      <w:proofErr w:type="spellStart"/>
      <w:r w:rsidRPr="001101D2">
        <w:rPr>
          <w:rFonts w:ascii="Canva Sans" w:hAnsi="Canva Sans"/>
        </w:rPr>
        <w:t>untuk</w:t>
      </w:r>
      <w:proofErr w:type="spellEnd"/>
      <w:r w:rsidRPr="001101D2">
        <w:rPr>
          <w:rFonts w:ascii="Canva Sans" w:hAnsi="Canva Sans"/>
        </w:rPr>
        <w:t xml:space="preserve"> </w:t>
      </w:r>
      <w:proofErr w:type="spellStart"/>
      <w:r w:rsidRPr="001101D2">
        <w:rPr>
          <w:rFonts w:ascii="Canva Sans" w:hAnsi="Canva Sans"/>
        </w:rPr>
        <w:t>membuat</w:t>
      </w:r>
      <w:proofErr w:type="spellEnd"/>
      <w:r w:rsidRPr="001101D2">
        <w:rPr>
          <w:rFonts w:ascii="Canva Sans" w:hAnsi="Canva Sans"/>
        </w:rPr>
        <w:t xml:space="preserve"> </w:t>
      </w:r>
      <w:proofErr w:type="spellStart"/>
      <w:r w:rsidRPr="001101D2">
        <w:rPr>
          <w:rFonts w:ascii="Canva Sans" w:hAnsi="Canva Sans"/>
        </w:rPr>
        <w:t>keputusan</w:t>
      </w:r>
      <w:proofErr w:type="spellEnd"/>
      <w:r w:rsidRPr="001101D2">
        <w:rPr>
          <w:rFonts w:ascii="Canva Sans" w:hAnsi="Canva Sans"/>
        </w:rPr>
        <w:t xml:space="preserve"> </w:t>
      </w:r>
      <w:proofErr w:type="spellStart"/>
      <w:r w:rsidRPr="001101D2">
        <w:rPr>
          <w:rFonts w:ascii="Canva Sans" w:hAnsi="Canva Sans"/>
        </w:rPr>
        <w:t>dengan</w:t>
      </w:r>
      <w:proofErr w:type="spellEnd"/>
      <w:r w:rsidRPr="001101D2">
        <w:rPr>
          <w:rFonts w:ascii="Canva Sans" w:hAnsi="Canva Sans"/>
        </w:rPr>
        <w:t xml:space="preserve"> </w:t>
      </w:r>
      <w:proofErr w:type="spellStart"/>
      <w:r w:rsidRPr="001101D2">
        <w:rPr>
          <w:rFonts w:ascii="Canva Sans" w:hAnsi="Canva Sans"/>
        </w:rPr>
        <w:t>sendirinya</w:t>
      </w:r>
      <w:proofErr w:type="spellEnd"/>
      <w:r w:rsidRPr="001101D2">
        <w:rPr>
          <w:rFonts w:ascii="Canva Sans" w:hAnsi="Canva Sans"/>
        </w:rPr>
        <w:t xml:space="preserve"> dan </w:t>
      </w:r>
      <w:proofErr w:type="spellStart"/>
      <w:r w:rsidRPr="001101D2">
        <w:rPr>
          <w:rFonts w:ascii="Canva Sans" w:hAnsi="Canva Sans"/>
        </w:rPr>
        <w:t>bersifat</w:t>
      </w:r>
      <w:proofErr w:type="spellEnd"/>
      <w:r w:rsidRPr="001101D2">
        <w:rPr>
          <w:rFonts w:ascii="Canva Sans" w:hAnsi="Canva Sans"/>
        </w:rPr>
        <w:t xml:space="preserve"> </w:t>
      </w:r>
      <w:proofErr w:type="spellStart"/>
      <w:r w:rsidRPr="001101D2">
        <w:rPr>
          <w:rFonts w:ascii="Canva Sans" w:hAnsi="Canva Sans"/>
        </w:rPr>
        <w:t>adaptif</w:t>
      </w:r>
      <w:proofErr w:type="spellEnd"/>
      <w:r w:rsidRPr="001101D2">
        <w:rPr>
          <w:rFonts w:ascii="Canva Sans" w:hAnsi="Canva Sans"/>
        </w:rPr>
        <w:t xml:space="preserve">. </w:t>
      </w:r>
      <w:proofErr w:type="spellStart"/>
      <w:r w:rsidRPr="001101D2">
        <w:rPr>
          <w:rFonts w:ascii="Canva Sans" w:hAnsi="Canva Sans"/>
        </w:rPr>
        <w:t>Dengan</w:t>
      </w:r>
      <w:proofErr w:type="spellEnd"/>
      <w:r w:rsidRPr="001101D2">
        <w:rPr>
          <w:rFonts w:ascii="Canva Sans" w:hAnsi="Canva Sans"/>
        </w:rPr>
        <w:t xml:space="preserve"> </w:t>
      </w:r>
      <w:proofErr w:type="spellStart"/>
      <w:r w:rsidRPr="001101D2">
        <w:rPr>
          <w:rFonts w:ascii="Canva Sans" w:hAnsi="Canva Sans"/>
        </w:rPr>
        <w:t>demikian</w:t>
      </w:r>
      <w:proofErr w:type="spellEnd"/>
      <w:r w:rsidRPr="001101D2">
        <w:rPr>
          <w:rFonts w:ascii="Canva Sans" w:hAnsi="Canva Sans"/>
        </w:rPr>
        <w:t xml:space="preserve">, AI </w:t>
      </w:r>
      <w:proofErr w:type="spellStart"/>
      <w:r w:rsidRPr="001101D2">
        <w:rPr>
          <w:rFonts w:ascii="Canva Sans" w:hAnsi="Canva Sans"/>
        </w:rPr>
        <w:t>tidak</w:t>
      </w:r>
      <w:proofErr w:type="spellEnd"/>
      <w:r w:rsidRPr="001101D2">
        <w:rPr>
          <w:rFonts w:ascii="Canva Sans" w:hAnsi="Canva Sans"/>
        </w:rPr>
        <w:t xml:space="preserve"> </w:t>
      </w:r>
      <w:proofErr w:type="spellStart"/>
      <w:r w:rsidRPr="001101D2">
        <w:rPr>
          <w:rFonts w:ascii="Canva Sans" w:hAnsi="Canva Sans"/>
        </w:rPr>
        <w:t>hanya</w:t>
      </w:r>
      <w:proofErr w:type="spellEnd"/>
      <w:r w:rsidRPr="001101D2">
        <w:rPr>
          <w:rFonts w:ascii="Canva Sans" w:hAnsi="Canva Sans"/>
        </w:rPr>
        <w:t xml:space="preserve"> </w:t>
      </w:r>
      <w:proofErr w:type="spellStart"/>
      <w:r w:rsidRPr="001101D2">
        <w:rPr>
          <w:rFonts w:ascii="Canva Sans" w:hAnsi="Canva Sans"/>
        </w:rPr>
        <w:t>meningkatkan</w:t>
      </w:r>
      <w:proofErr w:type="spellEnd"/>
      <w:r w:rsidRPr="001101D2">
        <w:rPr>
          <w:rFonts w:ascii="Canva Sans" w:hAnsi="Canva Sans"/>
        </w:rPr>
        <w:t xml:space="preserve"> </w:t>
      </w:r>
      <w:proofErr w:type="spellStart"/>
      <w:r w:rsidRPr="001101D2">
        <w:rPr>
          <w:rFonts w:ascii="Canva Sans" w:hAnsi="Canva Sans"/>
        </w:rPr>
        <w:t>deteksi</w:t>
      </w:r>
      <w:proofErr w:type="spellEnd"/>
      <w:r w:rsidRPr="001101D2">
        <w:rPr>
          <w:rFonts w:ascii="Canva Sans" w:hAnsi="Canva Sans"/>
        </w:rPr>
        <w:t xml:space="preserve"> visual, </w:t>
      </w:r>
      <w:proofErr w:type="spellStart"/>
      <w:r w:rsidRPr="001101D2">
        <w:rPr>
          <w:rFonts w:ascii="Canva Sans" w:hAnsi="Canva Sans"/>
        </w:rPr>
        <w:t>tetapi</w:t>
      </w:r>
      <w:proofErr w:type="spellEnd"/>
      <w:r w:rsidRPr="001101D2">
        <w:rPr>
          <w:rFonts w:ascii="Canva Sans" w:hAnsi="Canva Sans"/>
        </w:rPr>
        <w:t xml:space="preserve"> juga </w:t>
      </w:r>
      <w:proofErr w:type="spellStart"/>
      <w:r w:rsidRPr="001101D2">
        <w:rPr>
          <w:rFonts w:ascii="Canva Sans" w:hAnsi="Canva Sans"/>
        </w:rPr>
        <w:t>memperbaiki</w:t>
      </w:r>
      <w:proofErr w:type="spellEnd"/>
      <w:r w:rsidRPr="001101D2">
        <w:rPr>
          <w:rFonts w:ascii="Canva Sans" w:hAnsi="Canva Sans"/>
        </w:rPr>
        <w:t xml:space="preserve"> </w:t>
      </w:r>
      <w:proofErr w:type="spellStart"/>
      <w:r w:rsidRPr="001101D2">
        <w:rPr>
          <w:rFonts w:ascii="Canva Sans" w:hAnsi="Canva Sans"/>
        </w:rPr>
        <w:t>efisiensi</w:t>
      </w:r>
      <w:proofErr w:type="spellEnd"/>
      <w:r w:rsidRPr="001101D2">
        <w:rPr>
          <w:rFonts w:ascii="Canva Sans" w:hAnsi="Canva Sans"/>
        </w:rPr>
        <w:t xml:space="preserve"> dan </w:t>
      </w:r>
      <w:proofErr w:type="spellStart"/>
      <w:r w:rsidRPr="001101D2">
        <w:rPr>
          <w:rFonts w:ascii="Canva Sans" w:hAnsi="Canva Sans"/>
        </w:rPr>
        <w:t>ketepatan</w:t>
      </w:r>
      <w:proofErr w:type="spellEnd"/>
      <w:r w:rsidRPr="001101D2">
        <w:rPr>
          <w:rFonts w:ascii="Canva Sans" w:hAnsi="Canva Sans"/>
        </w:rPr>
        <w:t xml:space="preserve"> </w:t>
      </w:r>
      <w:proofErr w:type="spellStart"/>
      <w:r w:rsidRPr="001101D2">
        <w:rPr>
          <w:rFonts w:ascii="Canva Sans" w:hAnsi="Canva Sans"/>
        </w:rPr>
        <w:t>dalam</w:t>
      </w:r>
      <w:proofErr w:type="spellEnd"/>
      <w:r w:rsidRPr="001101D2">
        <w:rPr>
          <w:rFonts w:ascii="Canva Sans" w:hAnsi="Canva Sans"/>
        </w:rPr>
        <w:t xml:space="preserve"> </w:t>
      </w:r>
      <w:proofErr w:type="spellStart"/>
      <w:r w:rsidRPr="001101D2">
        <w:rPr>
          <w:rFonts w:ascii="Canva Sans" w:hAnsi="Canva Sans"/>
        </w:rPr>
        <w:t>sistem</w:t>
      </w:r>
      <w:proofErr w:type="spellEnd"/>
      <w:r w:rsidRPr="001101D2">
        <w:rPr>
          <w:rFonts w:ascii="Canva Sans" w:hAnsi="Canva Sans"/>
        </w:rPr>
        <w:t xml:space="preserve"> </w:t>
      </w:r>
      <w:proofErr w:type="spellStart"/>
      <w:r w:rsidRPr="001101D2">
        <w:rPr>
          <w:rFonts w:ascii="Canva Sans" w:hAnsi="Canva Sans"/>
        </w:rPr>
        <w:t>kontrol</w:t>
      </w:r>
      <w:proofErr w:type="spellEnd"/>
      <w:r w:rsidRPr="001101D2">
        <w:rPr>
          <w:rFonts w:ascii="Canva Sans" w:hAnsi="Canva Sans"/>
        </w:rPr>
        <w:t xml:space="preserve"> </w:t>
      </w:r>
      <w:proofErr w:type="spellStart"/>
      <w:r w:rsidRPr="001101D2">
        <w:rPr>
          <w:rFonts w:ascii="Canva Sans" w:hAnsi="Canva Sans"/>
        </w:rPr>
        <w:t>berbasis</w:t>
      </w:r>
      <w:proofErr w:type="spellEnd"/>
      <w:r w:rsidRPr="001101D2">
        <w:rPr>
          <w:rFonts w:ascii="Canva Sans" w:hAnsi="Canva Sans"/>
        </w:rPr>
        <w:t xml:space="preserve"> Computer Vision.</w:t>
      </w:r>
    </w:p>
    <w:p w14:paraId="750772EC" w14:textId="62A1D9FF" w:rsidR="001101D2" w:rsidRDefault="00F75477" w:rsidP="00DC74AB">
      <w:pPr>
        <w:pStyle w:val="NormalWeb"/>
        <w:numPr>
          <w:ilvl w:val="0"/>
          <w:numId w:val="2"/>
        </w:numPr>
        <w:spacing w:before="0" w:beforeAutospacing="0" w:after="0" w:afterAutospacing="0" w:line="360" w:lineRule="auto"/>
        <w:jc w:val="both"/>
        <w:rPr>
          <w:rFonts w:ascii="Canva Sans" w:hAnsi="Canva Sans"/>
        </w:rPr>
      </w:pPr>
      <w:proofErr w:type="spellStart"/>
      <w:r>
        <w:rPr>
          <w:rFonts w:ascii="Canva Sans" w:hAnsi="Canva Sans"/>
        </w:rPr>
        <w:t>Kelebihan</w:t>
      </w:r>
      <w:proofErr w:type="spellEnd"/>
      <w:r>
        <w:rPr>
          <w:rFonts w:ascii="Canva Sans" w:hAnsi="Canva Sans"/>
        </w:rPr>
        <w:t xml:space="preserve"> </w:t>
      </w:r>
      <w:proofErr w:type="spellStart"/>
      <w:r>
        <w:rPr>
          <w:rFonts w:ascii="Canva Sans" w:hAnsi="Canva Sans"/>
        </w:rPr>
        <w:t>Deteksi</w:t>
      </w:r>
      <w:proofErr w:type="spellEnd"/>
      <w:r>
        <w:rPr>
          <w:rFonts w:ascii="Canva Sans" w:hAnsi="Canva Sans"/>
        </w:rPr>
        <w:t xml:space="preserve"> </w:t>
      </w:r>
      <w:proofErr w:type="spellStart"/>
      <w:r>
        <w:rPr>
          <w:rFonts w:ascii="Canva Sans" w:hAnsi="Canva Sans"/>
        </w:rPr>
        <w:t>Objek</w:t>
      </w:r>
      <w:proofErr w:type="spellEnd"/>
      <w:r>
        <w:rPr>
          <w:rFonts w:ascii="Canva Sans" w:hAnsi="Canva Sans"/>
        </w:rPr>
        <w:t xml:space="preserve"> </w:t>
      </w:r>
      <w:proofErr w:type="spellStart"/>
      <w:r>
        <w:rPr>
          <w:rFonts w:ascii="Canva Sans" w:hAnsi="Canva Sans"/>
        </w:rPr>
        <w:t>Berbasis</w:t>
      </w:r>
      <w:proofErr w:type="spellEnd"/>
      <w:r>
        <w:rPr>
          <w:rFonts w:ascii="Canva Sans" w:hAnsi="Canva Sans"/>
        </w:rPr>
        <w:t xml:space="preserve"> Warna (HSV</w:t>
      </w:r>
      <w:proofErr w:type="gramStart"/>
      <w:r>
        <w:rPr>
          <w:rFonts w:ascii="Canva Sans" w:hAnsi="Canva Sans"/>
        </w:rPr>
        <w:t>) :</w:t>
      </w:r>
      <w:proofErr w:type="gramEnd"/>
    </w:p>
    <w:p w14:paraId="66C465F2" w14:textId="1BE000C7" w:rsidR="00F75477" w:rsidRDefault="00F75477" w:rsidP="00DC74AB">
      <w:pPr>
        <w:pStyle w:val="NormalWeb"/>
        <w:numPr>
          <w:ilvl w:val="0"/>
          <w:numId w:val="3"/>
        </w:numPr>
        <w:spacing w:before="0" w:beforeAutospacing="0" w:after="0" w:afterAutospacing="0" w:line="360" w:lineRule="auto"/>
        <w:jc w:val="both"/>
        <w:rPr>
          <w:rFonts w:ascii="Canva Sans" w:hAnsi="Canva Sans"/>
        </w:rPr>
      </w:pPr>
      <w:proofErr w:type="spellStart"/>
      <w:r>
        <w:rPr>
          <w:rFonts w:ascii="Canva Sans" w:hAnsi="Canva Sans"/>
        </w:rPr>
        <w:t>Sederhana</w:t>
      </w:r>
      <w:proofErr w:type="spellEnd"/>
      <w:r>
        <w:rPr>
          <w:rFonts w:ascii="Canva Sans" w:hAnsi="Canva Sans"/>
        </w:rPr>
        <w:t xml:space="preserve"> dan </w:t>
      </w:r>
      <w:proofErr w:type="spellStart"/>
      <w:r>
        <w:rPr>
          <w:rFonts w:ascii="Canva Sans" w:hAnsi="Canva Sans"/>
        </w:rPr>
        <w:t>cepat</w:t>
      </w:r>
      <w:proofErr w:type="spellEnd"/>
      <w:r>
        <w:rPr>
          <w:rFonts w:ascii="Canva Sans" w:hAnsi="Canva Sans"/>
        </w:rPr>
        <w:t xml:space="preserve"> </w:t>
      </w:r>
    </w:p>
    <w:p w14:paraId="17C02313" w14:textId="1A7A8CB0" w:rsidR="00F75477" w:rsidRDefault="00F75477" w:rsidP="00DC74AB">
      <w:pPr>
        <w:pStyle w:val="NormalWeb"/>
        <w:numPr>
          <w:ilvl w:val="0"/>
          <w:numId w:val="3"/>
        </w:numPr>
        <w:spacing w:line="360" w:lineRule="auto"/>
        <w:jc w:val="both"/>
        <w:rPr>
          <w:rFonts w:ascii="Canva Sans" w:hAnsi="Canva Sans"/>
        </w:rPr>
      </w:pPr>
      <w:proofErr w:type="spellStart"/>
      <w:r>
        <w:rPr>
          <w:rFonts w:ascii="Canva Sans" w:hAnsi="Canva Sans"/>
        </w:rPr>
        <w:t>Mudah</w:t>
      </w:r>
      <w:proofErr w:type="spellEnd"/>
      <w:r>
        <w:rPr>
          <w:rFonts w:ascii="Canva Sans" w:hAnsi="Canva Sans"/>
        </w:rPr>
        <w:t xml:space="preserve"> </w:t>
      </w:r>
      <w:proofErr w:type="spellStart"/>
      <w:r>
        <w:rPr>
          <w:rFonts w:ascii="Canva Sans" w:hAnsi="Canva Sans"/>
        </w:rPr>
        <w:t>diterapkan</w:t>
      </w:r>
      <w:proofErr w:type="spellEnd"/>
      <w:r>
        <w:rPr>
          <w:rFonts w:ascii="Canva Sans" w:hAnsi="Canva Sans"/>
        </w:rPr>
        <w:t xml:space="preserve"> </w:t>
      </w:r>
    </w:p>
    <w:p w14:paraId="7E2D163C" w14:textId="2CCBADDE" w:rsidR="00F75477" w:rsidRDefault="00F75477" w:rsidP="00DC74AB">
      <w:pPr>
        <w:pStyle w:val="NormalWeb"/>
        <w:numPr>
          <w:ilvl w:val="0"/>
          <w:numId w:val="3"/>
        </w:numPr>
        <w:spacing w:line="360" w:lineRule="auto"/>
        <w:jc w:val="both"/>
        <w:rPr>
          <w:rFonts w:ascii="Canva Sans" w:hAnsi="Canva Sans"/>
        </w:rPr>
      </w:pPr>
      <w:proofErr w:type="spellStart"/>
      <w:r>
        <w:rPr>
          <w:rFonts w:ascii="Canva Sans" w:hAnsi="Canva Sans"/>
        </w:rPr>
        <w:t>Efektif</w:t>
      </w:r>
      <w:proofErr w:type="spellEnd"/>
      <w:r>
        <w:rPr>
          <w:rFonts w:ascii="Canva Sans" w:hAnsi="Canva Sans"/>
        </w:rPr>
        <w:t xml:space="preserve"> </w:t>
      </w:r>
      <w:proofErr w:type="spellStart"/>
      <w:r>
        <w:rPr>
          <w:rFonts w:ascii="Canva Sans" w:hAnsi="Canva Sans"/>
        </w:rPr>
        <w:t>untuk</w:t>
      </w:r>
      <w:proofErr w:type="spellEnd"/>
      <w:r>
        <w:rPr>
          <w:rFonts w:ascii="Canva Sans" w:hAnsi="Canva Sans"/>
        </w:rPr>
        <w:t xml:space="preserve"> </w:t>
      </w:r>
      <w:proofErr w:type="spellStart"/>
      <w:r>
        <w:rPr>
          <w:rFonts w:ascii="Canva Sans" w:hAnsi="Canva Sans"/>
        </w:rPr>
        <w:t>objek</w:t>
      </w:r>
      <w:proofErr w:type="spellEnd"/>
      <w:r>
        <w:rPr>
          <w:rFonts w:ascii="Canva Sans" w:hAnsi="Canva Sans"/>
        </w:rPr>
        <w:t xml:space="preserve"> </w:t>
      </w:r>
      <w:proofErr w:type="spellStart"/>
      <w:r>
        <w:rPr>
          <w:rFonts w:ascii="Canva Sans" w:hAnsi="Canva Sans"/>
        </w:rPr>
        <w:t>dengan</w:t>
      </w:r>
      <w:proofErr w:type="spellEnd"/>
      <w:r>
        <w:rPr>
          <w:rFonts w:ascii="Canva Sans" w:hAnsi="Canva Sans"/>
        </w:rPr>
        <w:t xml:space="preserve"> </w:t>
      </w:r>
      <w:proofErr w:type="spellStart"/>
      <w:r>
        <w:rPr>
          <w:rFonts w:ascii="Canva Sans" w:hAnsi="Canva Sans"/>
        </w:rPr>
        <w:t>warna</w:t>
      </w:r>
      <w:proofErr w:type="spellEnd"/>
      <w:r>
        <w:rPr>
          <w:rFonts w:ascii="Canva Sans" w:hAnsi="Canva Sans"/>
        </w:rPr>
        <w:t xml:space="preserve"> </w:t>
      </w:r>
      <w:proofErr w:type="spellStart"/>
      <w:r>
        <w:rPr>
          <w:rFonts w:ascii="Canva Sans" w:hAnsi="Canva Sans"/>
        </w:rPr>
        <w:t>unik</w:t>
      </w:r>
      <w:proofErr w:type="spellEnd"/>
    </w:p>
    <w:p w14:paraId="36827CEF" w14:textId="168AEA7A" w:rsidR="00F75477" w:rsidRDefault="00F75477" w:rsidP="00DC74AB">
      <w:pPr>
        <w:pStyle w:val="NormalWeb"/>
        <w:numPr>
          <w:ilvl w:val="0"/>
          <w:numId w:val="3"/>
        </w:numPr>
        <w:spacing w:before="0" w:beforeAutospacing="0" w:after="0" w:afterAutospacing="0" w:line="360" w:lineRule="auto"/>
        <w:jc w:val="both"/>
        <w:rPr>
          <w:rFonts w:ascii="Canva Sans" w:hAnsi="Canva Sans"/>
        </w:rPr>
      </w:pPr>
      <w:proofErr w:type="spellStart"/>
      <w:r>
        <w:rPr>
          <w:rFonts w:ascii="Canva Sans" w:hAnsi="Canva Sans"/>
        </w:rPr>
        <w:t>Kompatibel</w:t>
      </w:r>
      <w:proofErr w:type="spellEnd"/>
      <w:r>
        <w:rPr>
          <w:rFonts w:ascii="Canva Sans" w:hAnsi="Canva Sans"/>
        </w:rPr>
        <w:t xml:space="preserve"> </w:t>
      </w:r>
      <w:proofErr w:type="spellStart"/>
      <w:r>
        <w:rPr>
          <w:rFonts w:ascii="Canva Sans" w:hAnsi="Canva Sans"/>
        </w:rPr>
        <w:t>dengan</w:t>
      </w:r>
      <w:proofErr w:type="spellEnd"/>
      <w:r>
        <w:rPr>
          <w:rFonts w:ascii="Canva Sans" w:hAnsi="Canva Sans"/>
        </w:rPr>
        <w:t xml:space="preserve"> </w:t>
      </w:r>
      <w:proofErr w:type="spellStart"/>
      <w:r>
        <w:rPr>
          <w:rFonts w:ascii="Canva Sans" w:hAnsi="Canva Sans"/>
        </w:rPr>
        <w:t>berbagai</w:t>
      </w:r>
      <w:proofErr w:type="spellEnd"/>
      <w:r>
        <w:rPr>
          <w:rFonts w:ascii="Canva Sans" w:hAnsi="Canva Sans"/>
        </w:rPr>
        <w:t xml:space="preserve"> </w:t>
      </w:r>
      <w:proofErr w:type="spellStart"/>
      <w:r>
        <w:rPr>
          <w:rFonts w:ascii="Canva Sans" w:hAnsi="Canva Sans"/>
        </w:rPr>
        <w:t>perangkat</w:t>
      </w:r>
      <w:proofErr w:type="spellEnd"/>
      <w:r>
        <w:rPr>
          <w:rFonts w:ascii="Canva Sans" w:hAnsi="Canva Sans"/>
        </w:rPr>
        <w:t>.</w:t>
      </w:r>
    </w:p>
    <w:p w14:paraId="70B8CEB3" w14:textId="631E08F0" w:rsidR="00F75477" w:rsidRDefault="00F75477" w:rsidP="00DC74AB">
      <w:pPr>
        <w:pStyle w:val="NormalWeb"/>
        <w:spacing w:before="0" w:beforeAutospacing="0" w:after="0" w:afterAutospacing="0" w:line="360" w:lineRule="auto"/>
        <w:ind w:left="993"/>
        <w:jc w:val="both"/>
        <w:rPr>
          <w:rFonts w:ascii="Canva Sans" w:hAnsi="Canva Sans"/>
        </w:rPr>
      </w:pPr>
      <w:proofErr w:type="spellStart"/>
      <w:r>
        <w:rPr>
          <w:rFonts w:ascii="Canva Sans" w:hAnsi="Canva Sans"/>
        </w:rPr>
        <w:t>Kekurangan</w:t>
      </w:r>
      <w:proofErr w:type="spellEnd"/>
      <w:r>
        <w:rPr>
          <w:rFonts w:ascii="Canva Sans" w:hAnsi="Canva Sans"/>
        </w:rPr>
        <w:t xml:space="preserve"> </w:t>
      </w:r>
    </w:p>
    <w:p w14:paraId="342ED1FB" w14:textId="77E0A0DA" w:rsidR="00F75477" w:rsidRDefault="00F75477" w:rsidP="00DC74AB">
      <w:pPr>
        <w:pStyle w:val="NormalWeb"/>
        <w:numPr>
          <w:ilvl w:val="0"/>
          <w:numId w:val="6"/>
        </w:numPr>
        <w:spacing w:before="0" w:beforeAutospacing="0" w:after="0" w:afterAutospacing="0" w:line="360" w:lineRule="auto"/>
        <w:ind w:left="1843"/>
        <w:jc w:val="both"/>
        <w:rPr>
          <w:rFonts w:ascii="Canva Sans" w:hAnsi="Canva Sans"/>
        </w:rPr>
      </w:pPr>
      <w:r>
        <w:rPr>
          <w:rFonts w:ascii="Canva Sans" w:hAnsi="Canva Sans"/>
        </w:rPr>
        <w:t xml:space="preserve">Sensitif </w:t>
      </w:r>
      <w:proofErr w:type="spellStart"/>
      <w:r>
        <w:rPr>
          <w:rFonts w:ascii="Canva Sans" w:hAnsi="Canva Sans"/>
        </w:rPr>
        <w:t>terhadap</w:t>
      </w:r>
      <w:proofErr w:type="spellEnd"/>
      <w:r>
        <w:rPr>
          <w:rFonts w:ascii="Canva Sans" w:hAnsi="Canva Sans"/>
        </w:rPr>
        <w:t xml:space="preserve"> </w:t>
      </w:r>
      <w:proofErr w:type="spellStart"/>
      <w:r>
        <w:rPr>
          <w:rFonts w:ascii="Canva Sans" w:hAnsi="Canva Sans"/>
        </w:rPr>
        <w:t>perubahan</w:t>
      </w:r>
      <w:proofErr w:type="spellEnd"/>
      <w:r>
        <w:rPr>
          <w:rFonts w:ascii="Canva Sans" w:hAnsi="Canva Sans"/>
        </w:rPr>
        <w:t xml:space="preserve"> </w:t>
      </w:r>
      <w:proofErr w:type="spellStart"/>
      <w:r>
        <w:rPr>
          <w:rFonts w:ascii="Canva Sans" w:hAnsi="Canva Sans"/>
        </w:rPr>
        <w:t>pencahayaan</w:t>
      </w:r>
      <w:proofErr w:type="spellEnd"/>
    </w:p>
    <w:p w14:paraId="214DB531" w14:textId="39E3C078" w:rsidR="00F75477" w:rsidRDefault="00F75477" w:rsidP="00DC74AB">
      <w:pPr>
        <w:pStyle w:val="NormalWeb"/>
        <w:numPr>
          <w:ilvl w:val="0"/>
          <w:numId w:val="6"/>
        </w:numPr>
        <w:spacing w:line="360" w:lineRule="auto"/>
        <w:ind w:left="1843"/>
        <w:jc w:val="both"/>
        <w:rPr>
          <w:rFonts w:ascii="Canva Sans" w:hAnsi="Canva Sans"/>
        </w:rPr>
      </w:pPr>
      <w:proofErr w:type="spellStart"/>
      <w:r>
        <w:rPr>
          <w:rFonts w:ascii="Canva Sans" w:hAnsi="Canva Sans"/>
        </w:rPr>
        <w:t>Terbatas</w:t>
      </w:r>
      <w:proofErr w:type="spellEnd"/>
      <w:r>
        <w:rPr>
          <w:rFonts w:ascii="Canva Sans" w:hAnsi="Canva Sans"/>
        </w:rPr>
        <w:t xml:space="preserve"> </w:t>
      </w:r>
      <w:proofErr w:type="spellStart"/>
      <w:r>
        <w:rPr>
          <w:rFonts w:ascii="Canva Sans" w:hAnsi="Canva Sans"/>
        </w:rPr>
        <w:t>untuk</w:t>
      </w:r>
      <w:proofErr w:type="spellEnd"/>
      <w:r>
        <w:rPr>
          <w:rFonts w:ascii="Canva Sans" w:hAnsi="Canva Sans"/>
        </w:rPr>
        <w:t xml:space="preserve"> </w:t>
      </w:r>
      <w:proofErr w:type="spellStart"/>
      <w:r>
        <w:rPr>
          <w:rFonts w:ascii="Canva Sans" w:hAnsi="Canva Sans"/>
        </w:rPr>
        <w:t>objek</w:t>
      </w:r>
      <w:proofErr w:type="spellEnd"/>
      <w:r>
        <w:rPr>
          <w:rFonts w:ascii="Canva Sans" w:hAnsi="Canva Sans"/>
        </w:rPr>
        <w:t xml:space="preserve"> </w:t>
      </w:r>
      <w:proofErr w:type="spellStart"/>
      <w:r>
        <w:rPr>
          <w:rFonts w:ascii="Canva Sans" w:hAnsi="Canva Sans"/>
        </w:rPr>
        <w:t>dengan</w:t>
      </w:r>
      <w:proofErr w:type="spellEnd"/>
      <w:r>
        <w:rPr>
          <w:rFonts w:ascii="Canva Sans" w:hAnsi="Canva Sans"/>
        </w:rPr>
        <w:t xml:space="preserve"> </w:t>
      </w:r>
      <w:proofErr w:type="spellStart"/>
      <w:r>
        <w:rPr>
          <w:rFonts w:ascii="Canva Sans" w:hAnsi="Canva Sans"/>
        </w:rPr>
        <w:t>warna</w:t>
      </w:r>
      <w:proofErr w:type="spellEnd"/>
      <w:r>
        <w:rPr>
          <w:rFonts w:ascii="Canva Sans" w:hAnsi="Canva Sans"/>
        </w:rPr>
        <w:t xml:space="preserve"> yang </w:t>
      </w:r>
      <w:proofErr w:type="spellStart"/>
      <w:r>
        <w:rPr>
          <w:rFonts w:ascii="Canva Sans" w:hAnsi="Canva Sans"/>
        </w:rPr>
        <w:t>jelas</w:t>
      </w:r>
      <w:proofErr w:type="spellEnd"/>
    </w:p>
    <w:p w14:paraId="62218DC1" w14:textId="4AECD77B" w:rsidR="00F75477" w:rsidRDefault="00F75477" w:rsidP="00DC74AB">
      <w:pPr>
        <w:pStyle w:val="NormalWeb"/>
        <w:numPr>
          <w:ilvl w:val="0"/>
          <w:numId w:val="6"/>
        </w:numPr>
        <w:spacing w:line="360" w:lineRule="auto"/>
        <w:ind w:left="1843"/>
        <w:jc w:val="both"/>
        <w:rPr>
          <w:rFonts w:ascii="Canva Sans" w:hAnsi="Canva Sans"/>
        </w:rPr>
      </w:pPr>
      <w:r>
        <w:rPr>
          <w:rFonts w:ascii="Canva Sans" w:hAnsi="Canva Sans"/>
        </w:rPr>
        <w:t xml:space="preserve">Tidak </w:t>
      </w:r>
      <w:proofErr w:type="spellStart"/>
      <w:r>
        <w:rPr>
          <w:rFonts w:ascii="Canva Sans" w:hAnsi="Canva Sans"/>
        </w:rPr>
        <w:t>bisa</w:t>
      </w:r>
      <w:proofErr w:type="spellEnd"/>
      <w:r>
        <w:rPr>
          <w:rFonts w:ascii="Canva Sans" w:hAnsi="Canva Sans"/>
        </w:rPr>
        <w:t xml:space="preserve"> </w:t>
      </w:r>
      <w:proofErr w:type="spellStart"/>
      <w:r>
        <w:rPr>
          <w:rFonts w:ascii="Canva Sans" w:hAnsi="Canva Sans"/>
        </w:rPr>
        <w:t>membedakan</w:t>
      </w:r>
      <w:proofErr w:type="spellEnd"/>
      <w:r>
        <w:rPr>
          <w:rFonts w:ascii="Canva Sans" w:hAnsi="Canva Sans"/>
        </w:rPr>
        <w:t xml:space="preserve"> </w:t>
      </w:r>
      <w:proofErr w:type="spellStart"/>
      <w:r>
        <w:rPr>
          <w:rFonts w:ascii="Canva Sans" w:hAnsi="Canva Sans"/>
        </w:rPr>
        <w:t>bentuk</w:t>
      </w:r>
      <w:proofErr w:type="spellEnd"/>
      <w:r>
        <w:rPr>
          <w:rFonts w:ascii="Canva Sans" w:hAnsi="Canva Sans"/>
        </w:rPr>
        <w:t xml:space="preserve"> dan </w:t>
      </w:r>
      <w:proofErr w:type="spellStart"/>
      <w:r>
        <w:rPr>
          <w:rFonts w:ascii="Canva Sans" w:hAnsi="Canva Sans"/>
        </w:rPr>
        <w:t>tekstur</w:t>
      </w:r>
      <w:proofErr w:type="spellEnd"/>
    </w:p>
    <w:p w14:paraId="66390B82" w14:textId="77777777" w:rsidR="002E3578" w:rsidRDefault="00F75477" w:rsidP="00DC74AB">
      <w:pPr>
        <w:pStyle w:val="NormalWeb"/>
        <w:numPr>
          <w:ilvl w:val="0"/>
          <w:numId w:val="6"/>
        </w:numPr>
        <w:spacing w:before="0" w:beforeAutospacing="0" w:after="0" w:afterAutospacing="0" w:line="360" w:lineRule="auto"/>
        <w:ind w:left="1843"/>
        <w:jc w:val="both"/>
        <w:rPr>
          <w:rFonts w:ascii="Canva Sans" w:hAnsi="Canva Sans"/>
        </w:rPr>
      </w:pPr>
      <w:r>
        <w:rPr>
          <w:rFonts w:ascii="Canva Sans" w:hAnsi="Canva Sans"/>
        </w:rPr>
        <w:lastRenderedPageBreak/>
        <w:t xml:space="preserve">Sulit </w:t>
      </w:r>
      <w:proofErr w:type="spellStart"/>
      <w:r>
        <w:rPr>
          <w:rFonts w:ascii="Canva Sans" w:hAnsi="Canva Sans"/>
        </w:rPr>
        <w:t>digunakan</w:t>
      </w:r>
      <w:proofErr w:type="spellEnd"/>
      <w:r>
        <w:rPr>
          <w:rFonts w:ascii="Canva Sans" w:hAnsi="Canva Sans"/>
        </w:rPr>
        <w:t xml:space="preserve"> </w:t>
      </w:r>
      <w:proofErr w:type="spellStart"/>
      <w:r>
        <w:rPr>
          <w:rFonts w:ascii="Canva Sans" w:hAnsi="Canva Sans"/>
        </w:rPr>
        <w:t>untuk</w:t>
      </w:r>
      <w:proofErr w:type="spellEnd"/>
      <w:r>
        <w:rPr>
          <w:rFonts w:ascii="Canva Sans" w:hAnsi="Canva Sans"/>
        </w:rPr>
        <w:t xml:space="preserve"> </w:t>
      </w:r>
      <w:proofErr w:type="spellStart"/>
      <w:r>
        <w:rPr>
          <w:rFonts w:ascii="Canva Sans" w:hAnsi="Canva Sans"/>
        </w:rPr>
        <w:t>objek</w:t>
      </w:r>
      <w:proofErr w:type="spellEnd"/>
      <w:r>
        <w:rPr>
          <w:rFonts w:ascii="Canva Sans" w:hAnsi="Canva Sans"/>
        </w:rPr>
        <w:t xml:space="preserve"> </w:t>
      </w:r>
      <w:proofErr w:type="spellStart"/>
      <w:r>
        <w:rPr>
          <w:rFonts w:ascii="Canva Sans" w:hAnsi="Canva Sans"/>
        </w:rPr>
        <w:t>bergerak</w:t>
      </w:r>
      <w:proofErr w:type="spellEnd"/>
      <w:r>
        <w:rPr>
          <w:rFonts w:ascii="Canva Sans" w:hAnsi="Canva Sans"/>
        </w:rPr>
        <w:t xml:space="preserve"> </w:t>
      </w:r>
      <w:proofErr w:type="spellStart"/>
      <w:r>
        <w:rPr>
          <w:rFonts w:ascii="Canva Sans" w:hAnsi="Canva Sans"/>
        </w:rPr>
        <w:t>cepa</w:t>
      </w:r>
      <w:r w:rsidR="002E3578">
        <w:rPr>
          <w:rFonts w:ascii="Canva Sans" w:hAnsi="Canva Sans"/>
        </w:rPr>
        <w:t>t</w:t>
      </w:r>
      <w:proofErr w:type="spellEnd"/>
    </w:p>
    <w:p w14:paraId="331E323F" w14:textId="77777777" w:rsidR="002E3578" w:rsidRDefault="002E3578" w:rsidP="00DC74AB">
      <w:pPr>
        <w:pStyle w:val="NormalWeb"/>
        <w:numPr>
          <w:ilvl w:val="0"/>
          <w:numId w:val="2"/>
        </w:numPr>
        <w:spacing w:before="0" w:beforeAutospacing="0" w:after="0" w:afterAutospacing="0" w:line="360" w:lineRule="auto"/>
        <w:jc w:val="both"/>
        <w:rPr>
          <w:rFonts w:ascii="Canva Sans" w:hAnsi="Canva Sans"/>
        </w:rPr>
      </w:pPr>
      <w:proofErr w:type="spellStart"/>
      <w:r w:rsidRPr="002E3578">
        <w:rPr>
          <w:rFonts w:ascii="Canva Sans" w:hAnsi="Canva Sans"/>
        </w:rPr>
        <w:t>Untuk</w:t>
      </w:r>
      <w:proofErr w:type="spellEnd"/>
      <w:r w:rsidRPr="002E3578">
        <w:rPr>
          <w:rFonts w:ascii="Canva Sans" w:hAnsi="Canva Sans"/>
        </w:rPr>
        <w:t xml:space="preserve"> </w:t>
      </w:r>
      <w:proofErr w:type="spellStart"/>
      <w:r w:rsidRPr="002E3578">
        <w:rPr>
          <w:rFonts w:ascii="Canva Sans" w:hAnsi="Canva Sans"/>
        </w:rPr>
        <w:t>meningkatkan</w:t>
      </w:r>
      <w:proofErr w:type="spellEnd"/>
      <w:r w:rsidRPr="002E3578">
        <w:rPr>
          <w:rFonts w:ascii="Canva Sans" w:hAnsi="Canva Sans"/>
        </w:rPr>
        <w:t xml:space="preserve"> </w:t>
      </w:r>
      <w:proofErr w:type="spellStart"/>
      <w:r w:rsidRPr="002E3578">
        <w:rPr>
          <w:rFonts w:ascii="Canva Sans" w:hAnsi="Canva Sans"/>
        </w:rPr>
        <w:t>akurasi</w:t>
      </w:r>
      <w:proofErr w:type="spellEnd"/>
      <w:r w:rsidRPr="002E3578">
        <w:rPr>
          <w:rFonts w:ascii="Canva Sans" w:hAnsi="Canva Sans"/>
        </w:rPr>
        <w:t xml:space="preserve"> </w:t>
      </w:r>
      <w:proofErr w:type="spellStart"/>
      <w:r w:rsidRPr="002E3578">
        <w:rPr>
          <w:rFonts w:ascii="Canva Sans" w:hAnsi="Canva Sans"/>
        </w:rPr>
        <w:t>sistem</w:t>
      </w:r>
      <w:proofErr w:type="spellEnd"/>
      <w:r w:rsidRPr="002E3578">
        <w:rPr>
          <w:rFonts w:ascii="Canva Sans" w:hAnsi="Canva Sans"/>
        </w:rPr>
        <w:t xml:space="preserve"> </w:t>
      </w:r>
      <w:proofErr w:type="spellStart"/>
      <w:r w:rsidRPr="002E3578">
        <w:rPr>
          <w:rFonts w:ascii="Canva Sans" w:hAnsi="Canva Sans"/>
        </w:rPr>
        <w:t>deteksi</w:t>
      </w:r>
      <w:proofErr w:type="spellEnd"/>
      <w:r w:rsidRPr="002E3578">
        <w:rPr>
          <w:rFonts w:ascii="Canva Sans" w:hAnsi="Canva Sans"/>
        </w:rPr>
        <w:t xml:space="preserve"> </w:t>
      </w:r>
      <w:proofErr w:type="spellStart"/>
      <w:r w:rsidRPr="002E3578">
        <w:rPr>
          <w:rFonts w:ascii="Canva Sans" w:hAnsi="Canva Sans"/>
        </w:rPr>
        <w:t>objek</w:t>
      </w:r>
      <w:proofErr w:type="spellEnd"/>
      <w:r w:rsidRPr="002E3578">
        <w:rPr>
          <w:rFonts w:ascii="Canva Sans" w:hAnsi="Canva Sans"/>
        </w:rPr>
        <w:t xml:space="preserve">, </w:t>
      </w:r>
      <w:proofErr w:type="spellStart"/>
      <w:r w:rsidRPr="002E3578">
        <w:rPr>
          <w:rFonts w:ascii="Canva Sans" w:hAnsi="Canva Sans"/>
        </w:rPr>
        <w:t>penting</w:t>
      </w:r>
      <w:proofErr w:type="spellEnd"/>
      <w:r w:rsidRPr="002E3578">
        <w:rPr>
          <w:rFonts w:ascii="Canva Sans" w:hAnsi="Canva Sans"/>
        </w:rPr>
        <w:t xml:space="preserve"> </w:t>
      </w:r>
      <w:proofErr w:type="spellStart"/>
      <w:r w:rsidRPr="002E3578">
        <w:rPr>
          <w:rFonts w:ascii="Canva Sans" w:hAnsi="Canva Sans"/>
        </w:rPr>
        <w:t>untuk</w:t>
      </w:r>
      <w:proofErr w:type="spellEnd"/>
      <w:r w:rsidRPr="002E3578">
        <w:rPr>
          <w:rFonts w:ascii="Canva Sans" w:hAnsi="Canva Sans"/>
        </w:rPr>
        <w:t xml:space="preserve"> </w:t>
      </w:r>
      <w:proofErr w:type="spellStart"/>
      <w:r w:rsidRPr="002E3578">
        <w:rPr>
          <w:rFonts w:ascii="Canva Sans" w:hAnsi="Canva Sans"/>
        </w:rPr>
        <w:t>memilih</w:t>
      </w:r>
      <w:proofErr w:type="spellEnd"/>
      <w:r w:rsidRPr="002E3578">
        <w:rPr>
          <w:rFonts w:ascii="Canva Sans" w:hAnsi="Canva Sans"/>
        </w:rPr>
        <w:t xml:space="preserve"> model </w:t>
      </w:r>
      <w:proofErr w:type="spellStart"/>
      <w:r w:rsidRPr="002E3578">
        <w:rPr>
          <w:rFonts w:ascii="Canva Sans" w:hAnsi="Canva Sans"/>
        </w:rPr>
        <w:t>deteksi</w:t>
      </w:r>
      <w:proofErr w:type="spellEnd"/>
      <w:r w:rsidRPr="002E3578">
        <w:rPr>
          <w:rFonts w:ascii="Canva Sans" w:hAnsi="Canva Sans"/>
        </w:rPr>
        <w:t xml:space="preserve"> yang </w:t>
      </w:r>
      <w:proofErr w:type="spellStart"/>
      <w:r w:rsidRPr="002E3578">
        <w:rPr>
          <w:rFonts w:ascii="Canva Sans" w:hAnsi="Canva Sans"/>
        </w:rPr>
        <w:t>tepat</w:t>
      </w:r>
      <w:proofErr w:type="spellEnd"/>
      <w:r w:rsidRPr="002E3578">
        <w:rPr>
          <w:rFonts w:ascii="Canva Sans" w:hAnsi="Canva Sans"/>
        </w:rPr>
        <w:t xml:space="preserve"> </w:t>
      </w:r>
      <w:proofErr w:type="spellStart"/>
      <w:r w:rsidRPr="002E3578">
        <w:rPr>
          <w:rFonts w:ascii="Canva Sans" w:hAnsi="Canva Sans"/>
        </w:rPr>
        <w:t>serta</w:t>
      </w:r>
      <w:proofErr w:type="spellEnd"/>
      <w:r w:rsidRPr="002E3578">
        <w:rPr>
          <w:rFonts w:ascii="Canva Sans" w:hAnsi="Canva Sans"/>
        </w:rPr>
        <w:t xml:space="preserve"> </w:t>
      </w:r>
      <w:proofErr w:type="spellStart"/>
      <w:r w:rsidRPr="002E3578">
        <w:rPr>
          <w:rFonts w:ascii="Canva Sans" w:hAnsi="Canva Sans"/>
        </w:rPr>
        <w:t>menambahkan</w:t>
      </w:r>
      <w:proofErr w:type="spellEnd"/>
      <w:r w:rsidRPr="002E3578">
        <w:rPr>
          <w:rFonts w:ascii="Canva Sans" w:hAnsi="Canva Sans"/>
        </w:rPr>
        <w:t xml:space="preserve"> </w:t>
      </w:r>
      <w:proofErr w:type="spellStart"/>
      <w:r w:rsidRPr="002E3578">
        <w:rPr>
          <w:rFonts w:ascii="Canva Sans" w:hAnsi="Canva Sans"/>
        </w:rPr>
        <w:t>sebanyak</w:t>
      </w:r>
      <w:proofErr w:type="spellEnd"/>
      <w:r w:rsidRPr="002E3578">
        <w:rPr>
          <w:rFonts w:ascii="Canva Sans" w:hAnsi="Canva Sans"/>
        </w:rPr>
        <w:t xml:space="preserve"> </w:t>
      </w:r>
      <w:proofErr w:type="spellStart"/>
      <w:r w:rsidRPr="002E3578">
        <w:rPr>
          <w:rFonts w:ascii="Canva Sans" w:hAnsi="Canva Sans"/>
        </w:rPr>
        <w:t>mungkin</w:t>
      </w:r>
      <w:proofErr w:type="spellEnd"/>
      <w:r w:rsidRPr="002E3578">
        <w:rPr>
          <w:rFonts w:ascii="Canva Sans" w:hAnsi="Canva Sans"/>
        </w:rPr>
        <w:t xml:space="preserve"> dataset </w:t>
      </w:r>
      <w:proofErr w:type="spellStart"/>
      <w:r w:rsidRPr="002E3578">
        <w:rPr>
          <w:rFonts w:ascii="Canva Sans" w:hAnsi="Canva Sans"/>
        </w:rPr>
        <w:t>berkualitas</w:t>
      </w:r>
      <w:proofErr w:type="spellEnd"/>
      <w:r w:rsidRPr="002E3578">
        <w:rPr>
          <w:rFonts w:ascii="Canva Sans" w:hAnsi="Canva Sans"/>
        </w:rPr>
        <w:t xml:space="preserve">. </w:t>
      </w:r>
      <w:proofErr w:type="spellStart"/>
      <w:r w:rsidRPr="002E3578">
        <w:rPr>
          <w:rFonts w:ascii="Canva Sans" w:hAnsi="Canva Sans"/>
        </w:rPr>
        <w:t>Dengan</w:t>
      </w:r>
      <w:proofErr w:type="spellEnd"/>
      <w:r w:rsidRPr="002E3578">
        <w:rPr>
          <w:rFonts w:ascii="Canva Sans" w:hAnsi="Canva Sans"/>
        </w:rPr>
        <w:t xml:space="preserve"> </w:t>
      </w:r>
      <w:proofErr w:type="spellStart"/>
      <w:r w:rsidRPr="002E3578">
        <w:rPr>
          <w:rFonts w:ascii="Canva Sans" w:hAnsi="Canva Sans"/>
        </w:rPr>
        <w:t>cara</w:t>
      </w:r>
      <w:proofErr w:type="spellEnd"/>
      <w:r w:rsidRPr="002E3578">
        <w:rPr>
          <w:rFonts w:ascii="Canva Sans" w:hAnsi="Canva Sans"/>
        </w:rPr>
        <w:t xml:space="preserve"> </w:t>
      </w:r>
      <w:proofErr w:type="spellStart"/>
      <w:r w:rsidRPr="002E3578">
        <w:rPr>
          <w:rFonts w:ascii="Canva Sans" w:hAnsi="Canva Sans"/>
        </w:rPr>
        <w:t>ini</w:t>
      </w:r>
      <w:proofErr w:type="spellEnd"/>
      <w:r w:rsidRPr="002E3578">
        <w:rPr>
          <w:rFonts w:ascii="Canva Sans" w:hAnsi="Canva Sans"/>
        </w:rPr>
        <w:t xml:space="preserve">, </w:t>
      </w:r>
      <w:proofErr w:type="spellStart"/>
      <w:r w:rsidRPr="002E3578">
        <w:rPr>
          <w:rFonts w:ascii="Canva Sans" w:hAnsi="Canva Sans"/>
        </w:rPr>
        <w:t>hasil</w:t>
      </w:r>
      <w:proofErr w:type="spellEnd"/>
      <w:r w:rsidRPr="002E3578">
        <w:rPr>
          <w:rFonts w:ascii="Canva Sans" w:hAnsi="Canva Sans"/>
        </w:rPr>
        <w:t xml:space="preserve"> </w:t>
      </w:r>
      <w:proofErr w:type="spellStart"/>
      <w:r w:rsidRPr="002E3578">
        <w:rPr>
          <w:rFonts w:ascii="Canva Sans" w:hAnsi="Canva Sans"/>
        </w:rPr>
        <w:t>deteksi</w:t>
      </w:r>
      <w:proofErr w:type="spellEnd"/>
      <w:r w:rsidRPr="002E3578">
        <w:rPr>
          <w:rFonts w:ascii="Canva Sans" w:hAnsi="Canva Sans"/>
        </w:rPr>
        <w:t xml:space="preserve"> </w:t>
      </w:r>
      <w:proofErr w:type="spellStart"/>
      <w:r w:rsidRPr="002E3578">
        <w:rPr>
          <w:rFonts w:ascii="Canva Sans" w:hAnsi="Canva Sans"/>
        </w:rPr>
        <w:t>akan</w:t>
      </w:r>
      <w:proofErr w:type="spellEnd"/>
      <w:r w:rsidRPr="002E3578">
        <w:rPr>
          <w:rFonts w:ascii="Canva Sans" w:hAnsi="Canva Sans"/>
        </w:rPr>
        <w:t xml:space="preserve"> </w:t>
      </w:r>
      <w:proofErr w:type="spellStart"/>
      <w:r w:rsidRPr="002E3578">
        <w:rPr>
          <w:rFonts w:ascii="Canva Sans" w:hAnsi="Canva Sans"/>
        </w:rPr>
        <w:t>menjadi</w:t>
      </w:r>
      <w:proofErr w:type="spellEnd"/>
      <w:r w:rsidRPr="002E3578">
        <w:rPr>
          <w:rFonts w:ascii="Canva Sans" w:hAnsi="Canva Sans"/>
        </w:rPr>
        <w:t xml:space="preserve"> </w:t>
      </w:r>
      <w:proofErr w:type="spellStart"/>
      <w:r w:rsidRPr="002E3578">
        <w:rPr>
          <w:rFonts w:ascii="Canva Sans" w:hAnsi="Canva Sans"/>
        </w:rPr>
        <w:t>lebih</w:t>
      </w:r>
      <w:proofErr w:type="spellEnd"/>
      <w:r w:rsidRPr="002E3578">
        <w:rPr>
          <w:rFonts w:ascii="Canva Sans" w:hAnsi="Canva Sans"/>
        </w:rPr>
        <w:t xml:space="preserve"> </w:t>
      </w:r>
      <w:proofErr w:type="spellStart"/>
      <w:r w:rsidRPr="002E3578">
        <w:rPr>
          <w:rFonts w:ascii="Canva Sans" w:hAnsi="Canva Sans"/>
        </w:rPr>
        <w:t>presisi</w:t>
      </w:r>
      <w:proofErr w:type="spellEnd"/>
      <w:r w:rsidRPr="002E3578">
        <w:rPr>
          <w:rFonts w:ascii="Canva Sans" w:hAnsi="Canva Sans"/>
        </w:rPr>
        <w:t>.</w:t>
      </w:r>
    </w:p>
    <w:p w14:paraId="6906F925" w14:textId="41D8BED8" w:rsidR="0044449A" w:rsidRPr="002E3578" w:rsidRDefault="007C02CA" w:rsidP="003E7A22">
      <w:pPr>
        <w:pStyle w:val="NormalWeb"/>
        <w:spacing w:before="0" w:beforeAutospacing="0" w:after="0" w:afterAutospacing="0" w:line="360" w:lineRule="auto"/>
        <w:jc w:val="both"/>
        <w:rPr>
          <w:rFonts w:ascii="Canva Sans" w:hAnsi="Canva Sans"/>
        </w:rPr>
      </w:pPr>
      <w:r w:rsidRPr="002E3578">
        <w:rPr>
          <w:rFonts w:ascii="Canva Sans Bold" w:eastAsia="Canva Sans Bold" w:hAnsi="Canva Sans Bold" w:cs="Canva Sans Bold"/>
          <w:b/>
          <w:bCs/>
          <w:color w:val="000000"/>
          <w:sz w:val="36"/>
          <w:szCs w:val="36"/>
        </w:rPr>
        <w:t xml:space="preserve">5. Assignment </w:t>
      </w:r>
    </w:p>
    <w:p w14:paraId="0F832650" w14:textId="649087EF" w:rsidR="00DC74AB" w:rsidRDefault="002E3578" w:rsidP="009F15DE">
      <w:pPr>
        <w:spacing w:after="0" w:line="360" w:lineRule="auto"/>
        <w:ind w:firstLine="720"/>
        <w:jc w:val="both"/>
        <w:rPr>
          <w:rFonts w:ascii="Canva Sans" w:eastAsia="Canva Sans" w:hAnsi="Canva Sans" w:cs="Canva Sans"/>
          <w:color w:val="000000"/>
        </w:rPr>
      </w:pPr>
      <w:r w:rsidRPr="002E3578">
        <w:rPr>
          <w:rFonts w:ascii="Canva Sans" w:eastAsia="Canva Sans" w:hAnsi="Canva Sans" w:cs="Canva Sans"/>
          <w:color w:val="000000"/>
        </w:rPr>
        <w:t xml:space="preserve">Dalam program </w:t>
      </w:r>
      <w:proofErr w:type="spellStart"/>
      <w:r w:rsidRPr="002E3578">
        <w:rPr>
          <w:rFonts w:ascii="Canva Sans" w:eastAsia="Canva Sans" w:hAnsi="Canva Sans" w:cs="Canva Sans"/>
          <w:color w:val="000000"/>
        </w:rPr>
        <w:t>sebelumnya</w:t>
      </w:r>
      <w:proofErr w:type="spellEnd"/>
      <w:r w:rsidRPr="002E3578">
        <w:rPr>
          <w:rFonts w:ascii="Canva Sans" w:eastAsia="Canva Sans" w:hAnsi="Canva Sans" w:cs="Canva Sans"/>
          <w:color w:val="000000"/>
        </w:rPr>
        <w:t xml:space="preserve">, </w:t>
      </w:r>
      <w:r>
        <w:rPr>
          <w:rFonts w:ascii="Canva Sans" w:eastAsia="Canva Sans" w:hAnsi="Canva Sans" w:cs="Canva Sans"/>
          <w:color w:val="000000"/>
        </w:rPr>
        <w:t xml:space="preserve">program </w:t>
      </w:r>
      <w:proofErr w:type="spellStart"/>
      <w:r>
        <w:rPr>
          <w:rFonts w:ascii="Canva Sans" w:eastAsia="Canva Sans" w:hAnsi="Canva Sans" w:cs="Canva Sans"/>
          <w:color w:val="000000"/>
        </w:rPr>
        <w:t>hanya</w:t>
      </w:r>
      <w:proofErr w:type="spellEnd"/>
      <w:r>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endeteks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warn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erah</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Namun</w:t>
      </w:r>
      <w:proofErr w:type="spellEnd"/>
      <w:r w:rsidRPr="002E3578">
        <w:rPr>
          <w:rFonts w:ascii="Canva Sans" w:eastAsia="Canva Sans" w:hAnsi="Canva Sans" w:cs="Canva Sans"/>
          <w:color w:val="000000"/>
        </w:rPr>
        <w:t xml:space="preserve">, pada </w:t>
      </w:r>
      <w:proofErr w:type="spellStart"/>
      <w:r w:rsidRPr="002E3578">
        <w:rPr>
          <w:rFonts w:ascii="Canva Sans" w:eastAsia="Canva Sans" w:hAnsi="Canva Sans" w:cs="Canva Sans"/>
          <w:color w:val="000000"/>
        </w:rPr>
        <w:t>tugas</w:t>
      </w:r>
      <w:proofErr w:type="spellEnd"/>
      <w:r w:rsidRPr="002E3578">
        <w:rPr>
          <w:rFonts w:ascii="Canva Sans" w:eastAsia="Canva Sans" w:hAnsi="Canva Sans" w:cs="Canva Sans"/>
          <w:color w:val="000000"/>
        </w:rPr>
        <w:t xml:space="preserve"> kali </w:t>
      </w:r>
      <w:proofErr w:type="spellStart"/>
      <w:r w:rsidRPr="002E3578">
        <w:rPr>
          <w:rFonts w:ascii="Canva Sans" w:eastAsia="Canva Sans" w:hAnsi="Canva Sans" w:cs="Canva Sans"/>
          <w:color w:val="000000"/>
        </w:rPr>
        <w:t>in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say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telah</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engembangkan</w:t>
      </w:r>
      <w:proofErr w:type="spellEnd"/>
      <w:r w:rsidRPr="002E3578">
        <w:rPr>
          <w:rFonts w:ascii="Canva Sans" w:eastAsia="Canva Sans" w:hAnsi="Canva Sans" w:cs="Canva Sans"/>
          <w:color w:val="000000"/>
        </w:rPr>
        <w:t xml:space="preserve"> program </w:t>
      </w:r>
      <w:proofErr w:type="spellStart"/>
      <w:r w:rsidRPr="002E3578">
        <w:rPr>
          <w:rFonts w:ascii="Canva Sans" w:eastAsia="Canva Sans" w:hAnsi="Canva Sans" w:cs="Canva Sans"/>
          <w:color w:val="000000"/>
        </w:rPr>
        <w:t>tersebut</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sehingg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kin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ampu</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endeteks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tig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warn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erah</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biru</w:t>
      </w:r>
      <w:proofErr w:type="spellEnd"/>
      <w:r w:rsidRPr="002E3578">
        <w:rPr>
          <w:rFonts w:ascii="Canva Sans" w:eastAsia="Canva Sans" w:hAnsi="Canva Sans" w:cs="Canva Sans"/>
          <w:color w:val="000000"/>
        </w:rPr>
        <w:t xml:space="preserve">, dan </w:t>
      </w:r>
      <w:proofErr w:type="spellStart"/>
      <w:r w:rsidRPr="002E3578">
        <w:rPr>
          <w:rFonts w:ascii="Canva Sans" w:eastAsia="Canva Sans" w:hAnsi="Canva Sans" w:cs="Canva Sans"/>
          <w:color w:val="000000"/>
        </w:rPr>
        <w:t>hijau</w:t>
      </w:r>
      <w:proofErr w:type="spellEnd"/>
      <w:r w:rsidRPr="002E3578">
        <w:rPr>
          <w:rFonts w:ascii="Canva Sans" w:eastAsia="Canva Sans" w:hAnsi="Canva Sans" w:cs="Canva Sans"/>
          <w:color w:val="000000"/>
        </w:rPr>
        <w:t xml:space="preserve">. Selain </w:t>
      </w:r>
      <w:proofErr w:type="spellStart"/>
      <w:r w:rsidRPr="002E3578">
        <w:rPr>
          <w:rFonts w:ascii="Canva Sans" w:eastAsia="Canva Sans" w:hAnsi="Canva Sans" w:cs="Canva Sans"/>
          <w:color w:val="000000"/>
        </w:rPr>
        <w:t>itu</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saya</w:t>
      </w:r>
      <w:proofErr w:type="spellEnd"/>
      <w:r w:rsidRPr="002E3578">
        <w:rPr>
          <w:rFonts w:ascii="Canva Sans" w:eastAsia="Canva Sans" w:hAnsi="Canva Sans" w:cs="Canva Sans"/>
          <w:color w:val="000000"/>
        </w:rPr>
        <w:t xml:space="preserve"> juga </w:t>
      </w:r>
      <w:proofErr w:type="spellStart"/>
      <w:r w:rsidRPr="002E3578">
        <w:rPr>
          <w:rFonts w:ascii="Canva Sans" w:eastAsia="Canva Sans" w:hAnsi="Canva Sans" w:cs="Canva Sans"/>
          <w:color w:val="000000"/>
        </w:rPr>
        <w:t>menambahkan</w:t>
      </w:r>
      <w:proofErr w:type="spellEnd"/>
      <w:r w:rsidRPr="002E3578">
        <w:rPr>
          <w:rFonts w:ascii="Canva Sans" w:eastAsia="Canva Sans" w:hAnsi="Canva Sans" w:cs="Canva Sans"/>
          <w:color w:val="000000"/>
        </w:rPr>
        <w:t xml:space="preserve"> bounding box </w:t>
      </w:r>
      <w:proofErr w:type="spellStart"/>
      <w:r w:rsidRPr="002E3578">
        <w:rPr>
          <w:rFonts w:ascii="Canva Sans" w:eastAsia="Canva Sans" w:hAnsi="Canva Sans" w:cs="Canva Sans"/>
          <w:color w:val="000000"/>
        </w:rPr>
        <w:t>untuk</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warna</w:t>
      </w:r>
      <w:proofErr w:type="spellEnd"/>
      <w:r w:rsidRPr="002E3578">
        <w:rPr>
          <w:rFonts w:ascii="Canva Sans" w:eastAsia="Canva Sans" w:hAnsi="Canva Sans" w:cs="Canva Sans"/>
          <w:color w:val="000000"/>
        </w:rPr>
        <w:t xml:space="preserve"> yang </w:t>
      </w:r>
      <w:proofErr w:type="spellStart"/>
      <w:r w:rsidRPr="002E3578">
        <w:rPr>
          <w:rFonts w:ascii="Canva Sans" w:eastAsia="Canva Sans" w:hAnsi="Canva Sans" w:cs="Canva Sans"/>
          <w:color w:val="000000"/>
        </w:rPr>
        <w:t>terdeteks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lengkap</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deng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keterang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warna</w:t>
      </w:r>
      <w:proofErr w:type="spellEnd"/>
      <w:r w:rsidRPr="002E3578">
        <w:rPr>
          <w:rFonts w:ascii="Canva Sans" w:eastAsia="Canva Sans" w:hAnsi="Canva Sans" w:cs="Canva Sans"/>
          <w:color w:val="000000"/>
        </w:rPr>
        <w:t xml:space="preserve"> di </w:t>
      </w:r>
      <w:proofErr w:type="spellStart"/>
      <w:r w:rsidRPr="002E3578">
        <w:rPr>
          <w:rFonts w:ascii="Canva Sans" w:eastAsia="Canva Sans" w:hAnsi="Canva Sans" w:cs="Canva Sans"/>
          <w:color w:val="000000"/>
        </w:rPr>
        <w:t>bagi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atas</w:t>
      </w:r>
      <w:proofErr w:type="spellEnd"/>
      <w:r w:rsidRPr="002E3578">
        <w:rPr>
          <w:rFonts w:ascii="Canva Sans" w:eastAsia="Canva Sans" w:hAnsi="Canva Sans" w:cs="Canva Sans"/>
          <w:color w:val="000000"/>
        </w:rPr>
        <w:t xml:space="preserve"> bounding box, </w:t>
      </w:r>
      <w:proofErr w:type="spellStart"/>
      <w:r w:rsidRPr="002E3578">
        <w:rPr>
          <w:rFonts w:ascii="Canva Sans" w:eastAsia="Canva Sans" w:hAnsi="Canva Sans" w:cs="Canva Sans"/>
          <w:color w:val="000000"/>
        </w:rPr>
        <w:t>menggunak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etode</w:t>
      </w:r>
      <w:proofErr w:type="spellEnd"/>
      <w:r w:rsidRPr="002E3578">
        <w:rPr>
          <w:rFonts w:ascii="Canva Sans" w:eastAsia="Canva Sans" w:hAnsi="Canva Sans" w:cs="Canva Sans"/>
          <w:color w:val="000000"/>
        </w:rPr>
        <w:t xml:space="preserve"> yang </w:t>
      </w:r>
      <w:proofErr w:type="spellStart"/>
      <w:r w:rsidRPr="002E3578">
        <w:rPr>
          <w:rFonts w:ascii="Canva Sans" w:eastAsia="Canva Sans" w:hAnsi="Canva Sans" w:cs="Canva Sans"/>
          <w:color w:val="000000"/>
        </w:rPr>
        <w:t>sam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yaitu</w:t>
      </w:r>
      <w:proofErr w:type="spellEnd"/>
      <w:r w:rsidRPr="002E3578">
        <w:rPr>
          <w:rFonts w:ascii="Canva Sans" w:eastAsia="Canva Sans" w:hAnsi="Canva Sans" w:cs="Canva Sans"/>
          <w:color w:val="000000"/>
        </w:rPr>
        <w:t xml:space="preserve"> HSV.</w:t>
      </w:r>
      <w:r>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Berbed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dengan</w:t>
      </w:r>
      <w:proofErr w:type="spellEnd"/>
      <w:r w:rsidRPr="002E3578">
        <w:rPr>
          <w:rFonts w:ascii="Canva Sans" w:eastAsia="Canva Sans" w:hAnsi="Canva Sans" w:cs="Canva Sans"/>
          <w:color w:val="000000"/>
        </w:rPr>
        <w:t xml:space="preserve"> program </w:t>
      </w:r>
      <w:proofErr w:type="spellStart"/>
      <w:r w:rsidRPr="002E3578">
        <w:rPr>
          <w:rFonts w:ascii="Canva Sans" w:eastAsia="Canva Sans" w:hAnsi="Canva Sans" w:cs="Canva Sans"/>
          <w:color w:val="000000"/>
        </w:rPr>
        <w:t>sebelumnya</w:t>
      </w:r>
      <w:proofErr w:type="spellEnd"/>
      <w:r w:rsidRPr="002E3578">
        <w:rPr>
          <w:rFonts w:ascii="Canva Sans" w:eastAsia="Canva Sans" w:hAnsi="Canva Sans" w:cs="Canva Sans"/>
          <w:color w:val="000000"/>
        </w:rPr>
        <w:t xml:space="preserve"> yang </w:t>
      </w:r>
      <w:proofErr w:type="spellStart"/>
      <w:r w:rsidRPr="002E3578">
        <w:rPr>
          <w:rFonts w:ascii="Canva Sans" w:eastAsia="Canva Sans" w:hAnsi="Canva Sans" w:cs="Canva Sans"/>
          <w:color w:val="000000"/>
        </w:rPr>
        <w:t>menampilk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tig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tampil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kamer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yakn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tampil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nyata</w:t>
      </w:r>
      <w:proofErr w:type="spellEnd"/>
      <w:r w:rsidRPr="002E3578">
        <w:rPr>
          <w:rFonts w:ascii="Canva Sans" w:eastAsia="Canva Sans" w:hAnsi="Canva Sans" w:cs="Canva Sans"/>
          <w:color w:val="000000"/>
        </w:rPr>
        <w:t xml:space="preserve">, mask, dan </w:t>
      </w:r>
      <w:proofErr w:type="spellStart"/>
      <w:r w:rsidRPr="002E3578">
        <w:rPr>
          <w:rFonts w:ascii="Canva Sans" w:eastAsia="Canva Sans" w:hAnsi="Canva Sans" w:cs="Canva Sans"/>
          <w:color w:val="000000"/>
        </w:rPr>
        <w:t>hasil</w:t>
      </w:r>
      <w:proofErr w:type="spellEnd"/>
      <w:r w:rsidRPr="002E3578">
        <w:rPr>
          <w:rFonts w:ascii="Canva Sans" w:eastAsia="Canva Sans" w:hAnsi="Canva Sans" w:cs="Canva Sans"/>
          <w:color w:val="000000"/>
        </w:rPr>
        <w:t xml:space="preserve">, program </w:t>
      </w:r>
      <w:proofErr w:type="spellStart"/>
      <w:r w:rsidRPr="002E3578">
        <w:rPr>
          <w:rFonts w:ascii="Canva Sans" w:eastAsia="Canva Sans" w:hAnsi="Canva Sans" w:cs="Canva Sans"/>
          <w:color w:val="000000"/>
        </w:rPr>
        <w:t>dalam</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tugas</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in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disederhanak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enjad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hany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satu</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tampil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nyat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Deng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demikian</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hasil</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deteks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warna</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menjadi</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lebih</w:t>
      </w:r>
      <w:proofErr w:type="spellEnd"/>
      <w:r w:rsidRPr="002E3578">
        <w:rPr>
          <w:rFonts w:ascii="Canva Sans" w:eastAsia="Canva Sans" w:hAnsi="Canva Sans" w:cs="Canva Sans"/>
          <w:color w:val="000000"/>
        </w:rPr>
        <w:t xml:space="preserve"> </w:t>
      </w:r>
      <w:proofErr w:type="spellStart"/>
      <w:r w:rsidRPr="002E3578">
        <w:rPr>
          <w:rFonts w:ascii="Canva Sans" w:eastAsia="Canva Sans" w:hAnsi="Canva Sans" w:cs="Canva Sans"/>
          <w:color w:val="000000"/>
        </w:rPr>
        <w:t>sederhana</w:t>
      </w:r>
      <w:proofErr w:type="spellEnd"/>
      <w:r w:rsidRPr="002E3578">
        <w:rPr>
          <w:rFonts w:ascii="Canva Sans" w:eastAsia="Canva Sans" w:hAnsi="Canva Sans" w:cs="Canva Sans"/>
          <w:color w:val="000000"/>
        </w:rPr>
        <w:t xml:space="preserve"> dan </w:t>
      </w:r>
      <w:proofErr w:type="spellStart"/>
      <w:r w:rsidRPr="002E3578">
        <w:rPr>
          <w:rFonts w:ascii="Canva Sans" w:eastAsia="Canva Sans" w:hAnsi="Canva Sans" w:cs="Canva Sans"/>
          <w:color w:val="000000"/>
        </w:rPr>
        <w:t>informatif</w:t>
      </w:r>
      <w:proofErr w:type="spellEnd"/>
      <w:r w:rsidRPr="002E3578">
        <w:rPr>
          <w:rFonts w:ascii="Canva Sans" w:eastAsia="Canva Sans" w:hAnsi="Canva Sans" w:cs="Canva Sans"/>
          <w:color w:val="000000"/>
        </w:rPr>
        <w:t>.</w:t>
      </w:r>
    </w:p>
    <w:p w14:paraId="58EA2190" w14:textId="77777777" w:rsidR="003E7A22" w:rsidRDefault="003E7A22" w:rsidP="003E7A22">
      <w:pPr>
        <w:spacing w:after="0" w:line="360" w:lineRule="auto"/>
        <w:jc w:val="both"/>
        <w:rPr>
          <w:rFonts w:ascii="Canva Sans" w:eastAsia="Canva Sans" w:hAnsi="Canva Sans" w:cs="Canva Sans"/>
          <w:color w:val="000000"/>
        </w:rPr>
      </w:pPr>
    </w:p>
    <w:p w14:paraId="6733B805" w14:textId="4028D713" w:rsidR="00A462B8" w:rsidRPr="00DC74AB" w:rsidRDefault="007C02CA" w:rsidP="00DC74AB">
      <w:pPr>
        <w:spacing w:before="120" w:after="120" w:line="360" w:lineRule="auto"/>
        <w:rPr>
          <w:rFonts w:ascii="Canva Sans" w:eastAsia="Canva Sans" w:hAnsi="Canva Sans" w:cs="Canva Sans"/>
          <w:color w:val="000000"/>
        </w:rPr>
      </w:pPr>
      <w:r>
        <w:rPr>
          <w:rFonts w:ascii="Canva Sans Bold" w:eastAsia="Canva Sans Bold" w:hAnsi="Canva Sans Bold" w:cs="Canva Sans Bold"/>
          <w:b/>
          <w:bCs/>
          <w:color w:val="000000"/>
          <w:sz w:val="36"/>
          <w:szCs w:val="36"/>
        </w:rPr>
        <w:t xml:space="preserve">6. Data dan Output Hasil </w:t>
      </w:r>
      <w:proofErr w:type="spellStart"/>
      <w:r>
        <w:rPr>
          <w:rFonts w:ascii="Canva Sans Bold" w:eastAsia="Canva Sans Bold" w:hAnsi="Canva Sans Bold" w:cs="Canva Sans Bold"/>
          <w:b/>
          <w:bCs/>
          <w:color w:val="000000"/>
          <w:sz w:val="36"/>
          <w:szCs w:val="36"/>
        </w:rPr>
        <w:t>Pengamatan</w:t>
      </w:r>
      <w:proofErr w:type="spellEnd"/>
      <w:r>
        <w:rPr>
          <w:rFonts w:ascii="Canva Sans Bold" w:eastAsia="Canva Sans Bold" w:hAnsi="Canva Sans Bold" w:cs="Canva Sans Bold"/>
          <w:b/>
          <w:bCs/>
          <w:color w:val="000000"/>
          <w:sz w:val="36"/>
          <w:szCs w:val="36"/>
        </w:rPr>
        <w:t xml:space="preserve"> </w:t>
      </w:r>
    </w:p>
    <w:tbl>
      <w:tblPr>
        <w:tblW w:w="5000" w:type="pct"/>
        <w:tblBorders>
          <w:top w:val="single" w:sz="12" w:space="0" w:color="DBDBDB"/>
          <w:left w:val="single" w:sz="12" w:space="0" w:color="DBDBDB"/>
          <w:bottom w:val="single" w:sz="12" w:space="0" w:color="DBDBDB"/>
          <w:right w:val="single" w:sz="12" w:space="0" w:color="DBDBDB"/>
          <w:insideH w:val="single" w:sz="12" w:space="0" w:color="DBDBDB"/>
          <w:insideV w:val="single" w:sz="12" w:space="0" w:color="DBDBDB"/>
        </w:tblBorders>
        <w:tblCellMar>
          <w:left w:w="10" w:type="dxa"/>
          <w:right w:w="10" w:type="dxa"/>
        </w:tblCellMar>
        <w:tblLook w:val="0000" w:firstRow="0" w:lastRow="0" w:firstColumn="0" w:lastColumn="0" w:noHBand="0" w:noVBand="0"/>
      </w:tblPr>
      <w:tblGrid>
        <w:gridCol w:w="1262"/>
        <w:gridCol w:w="3543"/>
        <w:gridCol w:w="6225"/>
      </w:tblGrid>
      <w:tr w:rsidR="0044449A" w14:paraId="4C6C1B62" w14:textId="77777777" w:rsidTr="002E3578">
        <w:tc>
          <w:tcPr>
            <w:tcW w:w="572" w:type="pct"/>
            <w:tcMar>
              <w:top w:w="180" w:type="dxa"/>
              <w:left w:w="180" w:type="dxa"/>
              <w:bottom w:w="180" w:type="dxa"/>
              <w:right w:w="180" w:type="dxa"/>
            </w:tcMar>
          </w:tcPr>
          <w:p w14:paraId="4777D5CA" w14:textId="77777777" w:rsidR="0044449A" w:rsidRDefault="007C02CA" w:rsidP="00DC74AB">
            <w:pPr>
              <w:spacing w:before="120" w:after="120" w:line="360" w:lineRule="auto"/>
            </w:pPr>
            <w:r>
              <w:rPr>
                <w:rFonts w:ascii="Canva Sans" w:eastAsia="Canva Sans" w:hAnsi="Canva Sans" w:cs="Canva Sans"/>
                <w:color w:val="000000"/>
              </w:rPr>
              <w:t>No</w:t>
            </w:r>
            <w:r>
              <w:rPr>
                <w:rFonts w:ascii="Arimo" w:eastAsia="Arimo" w:hAnsi="Arimo" w:cs="Arimo"/>
                <w:color w:val="000000"/>
              </w:rPr>
              <w:t xml:space="preserve"> </w:t>
            </w:r>
          </w:p>
        </w:tc>
        <w:tc>
          <w:tcPr>
            <w:tcW w:w="1606" w:type="pct"/>
            <w:tcMar>
              <w:top w:w="180" w:type="dxa"/>
              <w:left w:w="180" w:type="dxa"/>
              <w:bottom w:w="180" w:type="dxa"/>
              <w:right w:w="180" w:type="dxa"/>
            </w:tcMar>
          </w:tcPr>
          <w:p w14:paraId="5B518D68" w14:textId="77777777" w:rsidR="0044449A" w:rsidRDefault="007C02CA" w:rsidP="00DC74AB">
            <w:pPr>
              <w:spacing w:before="120" w:after="120" w:line="360" w:lineRule="auto"/>
            </w:pPr>
            <w:r>
              <w:rPr>
                <w:rFonts w:ascii="Canva Sans" w:eastAsia="Canva Sans" w:hAnsi="Canva Sans" w:cs="Canva Sans"/>
                <w:color w:val="000000"/>
              </w:rPr>
              <w:t>Variabel</w:t>
            </w:r>
            <w:r>
              <w:rPr>
                <w:rFonts w:ascii="Arimo" w:eastAsia="Arimo" w:hAnsi="Arimo" w:cs="Arimo"/>
                <w:color w:val="000000"/>
              </w:rPr>
              <w:t xml:space="preserve"> </w:t>
            </w:r>
          </w:p>
        </w:tc>
        <w:tc>
          <w:tcPr>
            <w:tcW w:w="2822" w:type="pct"/>
            <w:tcMar>
              <w:top w:w="180" w:type="dxa"/>
              <w:left w:w="180" w:type="dxa"/>
              <w:bottom w:w="180" w:type="dxa"/>
              <w:right w:w="180" w:type="dxa"/>
            </w:tcMar>
          </w:tcPr>
          <w:p w14:paraId="62AAC59E" w14:textId="77777777" w:rsidR="0044449A" w:rsidRDefault="007C02CA" w:rsidP="00DC74AB">
            <w:pPr>
              <w:spacing w:before="120" w:after="120" w:line="360" w:lineRule="auto"/>
            </w:pPr>
            <w:r>
              <w:rPr>
                <w:rFonts w:ascii="Canva Sans" w:eastAsia="Canva Sans" w:hAnsi="Canva Sans" w:cs="Canva Sans"/>
                <w:color w:val="000000"/>
              </w:rPr>
              <w:t>Hasil Pengamatan</w:t>
            </w:r>
            <w:r>
              <w:rPr>
                <w:rFonts w:ascii="Arimo" w:eastAsia="Arimo" w:hAnsi="Arimo" w:cs="Arimo"/>
                <w:color w:val="000000"/>
              </w:rPr>
              <w:t xml:space="preserve"> </w:t>
            </w:r>
          </w:p>
        </w:tc>
      </w:tr>
      <w:tr w:rsidR="0044449A" w14:paraId="76D7F8FF" w14:textId="77777777" w:rsidTr="002E3578">
        <w:tc>
          <w:tcPr>
            <w:tcW w:w="572" w:type="pct"/>
            <w:tcMar>
              <w:top w:w="180" w:type="dxa"/>
              <w:left w:w="180" w:type="dxa"/>
              <w:bottom w:w="180" w:type="dxa"/>
              <w:right w:w="180" w:type="dxa"/>
            </w:tcMar>
          </w:tcPr>
          <w:p w14:paraId="6A636866" w14:textId="77777777" w:rsidR="0044449A" w:rsidRDefault="007C02CA" w:rsidP="00DC74AB">
            <w:pPr>
              <w:spacing w:after="0" w:line="360" w:lineRule="auto"/>
            </w:pPr>
            <w:r>
              <w:rPr>
                <w:rFonts w:ascii="Canva Sans" w:eastAsia="Canva Sans" w:hAnsi="Canva Sans" w:cs="Canva Sans"/>
                <w:color w:val="000000"/>
              </w:rPr>
              <w:t>1</w:t>
            </w:r>
            <w:r>
              <w:rPr>
                <w:rFonts w:ascii="Arimo" w:eastAsia="Arimo" w:hAnsi="Arimo" w:cs="Arimo"/>
                <w:color w:val="000000"/>
              </w:rPr>
              <w:t xml:space="preserve"> </w:t>
            </w:r>
          </w:p>
        </w:tc>
        <w:tc>
          <w:tcPr>
            <w:tcW w:w="1606" w:type="pct"/>
            <w:tcMar>
              <w:top w:w="180" w:type="dxa"/>
              <w:left w:w="180" w:type="dxa"/>
              <w:bottom w:w="180" w:type="dxa"/>
              <w:right w:w="180" w:type="dxa"/>
            </w:tcMar>
          </w:tcPr>
          <w:p w14:paraId="02A8FD2E" w14:textId="1A139532" w:rsidR="0044449A" w:rsidRDefault="007C02CA" w:rsidP="00DC74AB">
            <w:pPr>
              <w:spacing w:after="0" w:line="360" w:lineRule="auto"/>
            </w:pPr>
            <w:r>
              <w:rPr>
                <w:rFonts w:ascii="Arimo" w:eastAsia="Arimo" w:hAnsi="Arimo" w:cs="Arimo"/>
                <w:color w:val="000000"/>
              </w:rPr>
              <w:t xml:space="preserve"> </w:t>
            </w:r>
            <w:proofErr w:type="spellStart"/>
            <w:r w:rsidR="002E3578">
              <w:rPr>
                <w:rFonts w:ascii="Arimo" w:eastAsia="Arimo" w:hAnsi="Arimo" w:cs="Arimo"/>
                <w:color w:val="000000"/>
              </w:rPr>
              <w:t>Det</w:t>
            </w:r>
            <w:r w:rsidR="0077164E">
              <w:rPr>
                <w:rFonts w:ascii="Arimo" w:eastAsia="Arimo" w:hAnsi="Arimo" w:cs="Arimo"/>
                <w:color w:val="000000"/>
              </w:rPr>
              <w:t>eksi</w:t>
            </w:r>
            <w:proofErr w:type="spellEnd"/>
            <w:r w:rsidR="0077164E">
              <w:rPr>
                <w:rFonts w:ascii="Arimo" w:eastAsia="Arimo" w:hAnsi="Arimo" w:cs="Arimo"/>
                <w:color w:val="000000"/>
              </w:rPr>
              <w:t xml:space="preserve"> Warna Merah </w:t>
            </w:r>
          </w:p>
        </w:tc>
        <w:tc>
          <w:tcPr>
            <w:tcW w:w="2822" w:type="pct"/>
            <w:tcMar>
              <w:top w:w="180" w:type="dxa"/>
              <w:left w:w="180" w:type="dxa"/>
              <w:bottom w:w="180" w:type="dxa"/>
              <w:right w:w="180" w:type="dxa"/>
            </w:tcMar>
          </w:tcPr>
          <w:p w14:paraId="2805854F" w14:textId="0A3DE960" w:rsidR="0044449A" w:rsidRDefault="0077164E" w:rsidP="00DC74AB">
            <w:pPr>
              <w:spacing w:after="0" w:line="360" w:lineRule="auto"/>
            </w:pPr>
            <w:r>
              <w:rPr>
                <w:noProof/>
              </w:rPr>
              <w:drawing>
                <wp:anchor distT="0" distB="0" distL="114300" distR="114300" simplePos="0" relativeHeight="251658240" behindDoc="0" locked="0" layoutInCell="1" allowOverlap="1" wp14:anchorId="0D725435" wp14:editId="39B8C9B3">
                  <wp:simplePos x="0" y="0"/>
                  <wp:positionH relativeFrom="column">
                    <wp:posOffset>45333</wp:posOffset>
                  </wp:positionH>
                  <wp:positionV relativeFrom="paragraph">
                    <wp:posOffset>174487</wp:posOffset>
                  </wp:positionV>
                  <wp:extent cx="3576320" cy="2011680"/>
                  <wp:effectExtent l="0" t="0" r="5080" b="7620"/>
                  <wp:wrapTopAndBottom/>
                  <wp:docPr id="232417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417806" name="Picture 232417806"/>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76320" cy="2011680"/>
                          </a:xfrm>
                          <a:prstGeom prst="rect">
                            <a:avLst/>
                          </a:prstGeom>
                        </pic:spPr>
                      </pic:pic>
                    </a:graphicData>
                  </a:graphic>
                  <wp14:sizeRelH relativeFrom="page">
                    <wp14:pctWidth>0</wp14:pctWidth>
                  </wp14:sizeRelH>
                  <wp14:sizeRelV relativeFrom="page">
                    <wp14:pctHeight>0</wp14:pctHeight>
                  </wp14:sizeRelV>
                </wp:anchor>
              </w:drawing>
            </w:r>
          </w:p>
        </w:tc>
      </w:tr>
      <w:tr w:rsidR="0044449A" w14:paraId="64B6C66F" w14:textId="77777777" w:rsidTr="002E3578">
        <w:tc>
          <w:tcPr>
            <w:tcW w:w="572" w:type="pct"/>
            <w:tcMar>
              <w:top w:w="180" w:type="dxa"/>
              <w:left w:w="180" w:type="dxa"/>
              <w:bottom w:w="180" w:type="dxa"/>
              <w:right w:w="180" w:type="dxa"/>
            </w:tcMar>
          </w:tcPr>
          <w:p w14:paraId="5678428D" w14:textId="77777777" w:rsidR="0044449A" w:rsidRDefault="007C02CA" w:rsidP="00DC74AB">
            <w:pPr>
              <w:spacing w:after="0" w:line="360" w:lineRule="auto"/>
            </w:pPr>
            <w:r>
              <w:rPr>
                <w:rFonts w:ascii="Canva Sans" w:eastAsia="Canva Sans" w:hAnsi="Canva Sans" w:cs="Canva Sans"/>
                <w:color w:val="000000"/>
              </w:rPr>
              <w:lastRenderedPageBreak/>
              <w:t>2</w:t>
            </w:r>
            <w:r>
              <w:rPr>
                <w:rFonts w:ascii="Arimo" w:eastAsia="Arimo" w:hAnsi="Arimo" w:cs="Arimo"/>
                <w:color w:val="000000"/>
              </w:rPr>
              <w:t xml:space="preserve"> </w:t>
            </w:r>
          </w:p>
        </w:tc>
        <w:tc>
          <w:tcPr>
            <w:tcW w:w="1606" w:type="pct"/>
            <w:tcMar>
              <w:top w:w="180" w:type="dxa"/>
              <w:left w:w="180" w:type="dxa"/>
              <w:bottom w:w="180" w:type="dxa"/>
              <w:right w:w="180" w:type="dxa"/>
            </w:tcMar>
          </w:tcPr>
          <w:p w14:paraId="5E9DF50F" w14:textId="2F0308C7" w:rsidR="0044449A" w:rsidRDefault="007C02CA" w:rsidP="00DC74AB">
            <w:pPr>
              <w:spacing w:after="0" w:line="360" w:lineRule="auto"/>
            </w:pPr>
            <w:r>
              <w:rPr>
                <w:rFonts w:ascii="Arimo" w:eastAsia="Arimo" w:hAnsi="Arimo" w:cs="Arimo"/>
                <w:color w:val="000000"/>
              </w:rPr>
              <w:t xml:space="preserve"> </w:t>
            </w:r>
            <w:proofErr w:type="spellStart"/>
            <w:r w:rsidR="0077164E">
              <w:rPr>
                <w:rFonts w:ascii="Arimo" w:eastAsia="Arimo" w:hAnsi="Arimo" w:cs="Arimo"/>
                <w:color w:val="000000"/>
              </w:rPr>
              <w:t>Deteksi</w:t>
            </w:r>
            <w:proofErr w:type="spellEnd"/>
            <w:r w:rsidR="0077164E">
              <w:rPr>
                <w:rFonts w:ascii="Arimo" w:eastAsia="Arimo" w:hAnsi="Arimo" w:cs="Arimo"/>
                <w:color w:val="000000"/>
              </w:rPr>
              <w:t xml:space="preserve"> Warna Hijau</w:t>
            </w:r>
          </w:p>
        </w:tc>
        <w:tc>
          <w:tcPr>
            <w:tcW w:w="2822" w:type="pct"/>
            <w:tcMar>
              <w:top w:w="180" w:type="dxa"/>
              <w:left w:w="180" w:type="dxa"/>
              <w:bottom w:w="180" w:type="dxa"/>
              <w:right w:w="180" w:type="dxa"/>
            </w:tcMar>
          </w:tcPr>
          <w:p w14:paraId="6CCF387B" w14:textId="29868CB2" w:rsidR="0044449A" w:rsidRDefault="007C02CA" w:rsidP="00DC74AB">
            <w:pPr>
              <w:spacing w:after="0" w:line="360" w:lineRule="auto"/>
            </w:pPr>
            <w:r>
              <w:rPr>
                <w:rFonts w:ascii="Arimo" w:eastAsia="Arimo" w:hAnsi="Arimo" w:cs="Arimo"/>
                <w:color w:val="000000"/>
              </w:rPr>
              <w:t xml:space="preserve"> </w:t>
            </w:r>
            <w:r w:rsidR="0077164E">
              <w:rPr>
                <w:noProof/>
              </w:rPr>
              <w:drawing>
                <wp:anchor distT="0" distB="0" distL="114300" distR="114300" simplePos="0" relativeHeight="251659264" behindDoc="0" locked="0" layoutInCell="1" allowOverlap="1" wp14:anchorId="29D0505F" wp14:editId="34BFB613">
                  <wp:simplePos x="0" y="0"/>
                  <wp:positionH relativeFrom="column">
                    <wp:posOffset>43815</wp:posOffset>
                  </wp:positionH>
                  <wp:positionV relativeFrom="paragraph">
                    <wp:posOffset>0</wp:posOffset>
                  </wp:positionV>
                  <wp:extent cx="3657600" cy="2056765"/>
                  <wp:effectExtent l="0" t="0" r="0" b="635"/>
                  <wp:wrapTopAndBottom/>
                  <wp:docPr id="2354732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473224" name="Picture 23547322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2056765"/>
                          </a:xfrm>
                          <a:prstGeom prst="rect">
                            <a:avLst/>
                          </a:prstGeom>
                        </pic:spPr>
                      </pic:pic>
                    </a:graphicData>
                  </a:graphic>
                </wp:anchor>
              </w:drawing>
            </w:r>
          </w:p>
        </w:tc>
      </w:tr>
      <w:tr w:rsidR="0044449A" w14:paraId="54F94703" w14:textId="77777777" w:rsidTr="002E3578">
        <w:tc>
          <w:tcPr>
            <w:tcW w:w="572" w:type="pct"/>
            <w:tcMar>
              <w:top w:w="180" w:type="dxa"/>
              <w:left w:w="180" w:type="dxa"/>
              <w:bottom w:w="180" w:type="dxa"/>
              <w:right w:w="180" w:type="dxa"/>
            </w:tcMar>
          </w:tcPr>
          <w:p w14:paraId="52E784FD" w14:textId="77777777" w:rsidR="0044449A" w:rsidRDefault="007C02CA" w:rsidP="00DC74AB">
            <w:pPr>
              <w:spacing w:after="0" w:line="360" w:lineRule="auto"/>
            </w:pPr>
            <w:r>
              <w:rPr>
                <w:rFonts w:ascii="Canva Sans" w:eastAsia="Canva Sans" w:hAnsi="Canva Sans" w:cs="Canva Sans"/>
                <w:color w:val="000000"/>
              </w:rPr>
              <w:t>3</w:t>
            </w:r>
            <w:r>
              <w:rPr>
                <w:rFonts w:ascii="Arimo" w:eastAsia="Arimo" w:hAnsi="Arimo" w:cs="Arimo"/>
                <w:color w:val="000000"/>
              </w:rPr>
              <w:t xml:space="preserve"> </w:t>
            </w:r>
          </w:p>
        </w:tc>
        <w:tc>
          <w:tcPr>
            <w:tcW w:w="1606" w:type="pct"/>
            <w:tcMar>
              <w:top w:w="180" w:type="dxa"/>
              <w:left w:w="180" w:type="dxa"/>
              <w:bottom w:w="180" w:type="dxa"/>
              <w:right w:w="180" w:type="dxa"/>
            </w:tcMar>
          </w:tcPr>
          <w:p w14:paraId="16E5B0A2" w14:textId="12A4C96A" w:rsidR="0044449A" w:rsidRDefault="007C02CA" w:rsidP="00DC74AB">
            <w:pPr>
              <w:spacing w:after="0" w:line="360" w:lineRule="auto"/>
            </w:pPr>
            <w:r>
              <w:rPr>
                <w:rFonts w:ascii="Arimo" w:eastAsia="Arimo" w:hAnsi="Arimo" w:cs="Arimo"/>
                <w:color w:val="000000"/>
              </w:rPr>
              <w:t xml:space="preserve"> </w:t>
            </w:r>
            <w:proofErr w:type="spellStart"/>
            <w:r w:rsidR="0077164E">
              <w:rPr>
                <w:rFonts w:ascii="Arimo" w:eastAsia="Arimo" w:hAnsi="Arimo" w:cs="Arimo"/>
                <w:color w:val="000000"/>
              </w:rPr>
              <w:t>Deteksi</w:t>
            </w:r>
            <w:proofErr w:type="spellEnd"/>
            <w:r w:rsidR="0077164E">
              <w:rPr>
                <w:rFonts w:ascii="Arimo" w:eastAsia="Arimo" w:hAnsi="Arimo" w:cs="Arimo"/>
                <w:color w:val="000000"/>
              </w:rPr>
              <w:t xml:space="preserve"> Warna Biru </w:t>
            </w:r>
          </w:p>
        </w:tc>
        <w:tc>
          <w:tcPr>
            <w:tcW w:w="2822" w:type="pct"/>
            <w:tcMar>
              <w:top w:w="180" w:type="dxa"/>
              <w:left w:w="180" w:type="dxa"/>
              <w:bottom w:w="180" w:type="dxa"/>
              <w:right w:w="180" w:type="dxa"/>
            </w:tcMar>
          </w:tcPr>
          <w:p w14:paraId="04B5FEB6" w14:textId="4B083247" w:rsidR="0044449A" w:rsidRDefault="0077164E" w:rsidP="00DC74AB">
            <w:pPr>
              <w:spacing w:after="0" w:line="360" w:lineRule="auto"/>
            </w:pPr>
            <w:r>
              <w:rPr>
                <w:noProof/>
              </w:rPr>
              <w:drawing>
                <wp:anchor distT="0" distB="0" distL="114300" distR="114300" simplePos="0" relativeHeight="251661312" behindDoc="0" locked="0" layoutInCell="1" allowOverlap="1" wp14:anchorId="7EC5E74B" wp14:editId="147DAF6D">
                  <wp:simplePos x="0" y="0"/>
                  <wp:positionH relativeFrom="column">
                    <wp:posOffset>60130</wp:posOffset>
                  </wp:positionH>
                  <wp:positionV relativeFrom="paragraph">
                    <wp:posOffset>75077</wp:posOffset>
                  </wp:positionV>
                  <wp:extent cx="3657600" cy="2056765"/>
                  <wp:effectExtent l="0" t="0" r="0" b="635"/>
                  <wp:wrapTopAndBottom/>
                  <wp:docPr id="533196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473224" name="Picture 23547322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2056765"/>
                          </a:xfrm>
                          <a:prstGeom prst="rect">
                            <a:avLst/>
                          </a:prstGeom>
                        </pic:spPr>
                      </pic:pic>
                    </a:graphicData>
                  </a:graphic>
                </wp:anchor>
              </w:drawing>
            </w:r>
            <w:r w:rsidR="007C02CA">
              <w:rPr>
                <w:rFonts w:ascii="Arimo" w:eastAsia="Arimo" w:hAnsi="Arimo" w:cs="Arimo"/>
                <w:color w:val="000000"/>
              </w:rPr>
              <w:t xml:space="preserve"> </w:t>
            </w:r>
          </w:p>
        </w:tc>
      </w:tr>
    </w:tbl>
    <w:p w14:paraId="117D6610" w14:textId="13742D00" w:rsidR="00DC74AB" w:rsidRPr="008B6A83" w:rsidRDefault="00DC74AB" w:rsidP="00DC74AB">
      <w:pPr>
        <w:spacing w:before="120" w:after="120" w:line="360" w:lineRule="auto"/>
        <w:rPr>
          <w:rFonts w:ascii="Canva Sans" w:eastAsia="Canva Sans" w:hAnsi="Canva Sans" w:cs="Canva Sans"/>
          <w:color w:val="000000"/>
        </w:rPr>
      </w:pPr>
    </w:p>
    <w:p w14:paraId="211DA665" w14:textId="77777777" w:rsidR="0044449A" w:rsidRDefault="007C02CA" w:rsidP="00DC74AB">
      <w:pPr>
        <w:spacing w:before="120" w:after="120" w:line="360" w:lineRule="auto"/>
      </w:pPr>
      <w:r>
        <w:rPr>
          <w:rFonts w:ascii="Canva Sans Bold" w:eastAsia="Canva Sans Bold" w:hAnsi="Canva Sans Bold" w:cs="Canva Sans Bold"/>
          <w:b/>
          <w:bCs/>
          <w:color w:val="000000"/>
          <w:sz w:val="36"/>
          <w:szCs w:val="36"/>
        </w:rPr>
        <w:t xml:space="preserve">7. Kesimpulan </w:t>
      </w:r>
    </w:p>
    <w:p w14:paraId="2A045FEB" w14:textId="05614944" w:rsidR="00DC74AB" w:rsidRPr="00DC74AB" w:rsidRDefault="00DC74AB" w:rsidP="00DC74AB">
      <w:pPr>
        <w:spacing w:before="120" w:after="120" w:line="360" w:lineRule="auto"/>
        <w:rPr>
          <w:rFonts w:ascii="Canva Sans" w:eastAsia="Canva Sans" w:hAnsi="Canva Sans" w:cs="Canva Sans"/>
          <w:color w:val="000000"/>
          <w:lang w:val="nn-NO"/>
        </w:rPr>
      </w:pPr>
      <w:r w:rsidRPr="00DC74AB">
        <w:rPr>
          <w:rFonts w:ascii="Canva Sans" w:eastAsia="Canva Sans" w:hAnsi="Canva Sans" w:cs="Canva Sans"/>
          <w:color w:val="000000"/>
          <w:lang w:val="nn-NO"/>
        </w:rPr>
        <w:t>Berdasarkan percobaan yang telah dilakukan, dapat disimpulkan bahwa:</w:t>
      </w:r>
    </w:p>
    <w:p w14:paraId="04E073EC" w14:textId="77777777" w:rsidR="00DC74AB" w:rsidRPr="00DC74AB" w:rsidRDefault="00DC74AB" w:rsidP="00DC74AB">
      <w:pPr>
        <w:spacing w:before="120" w:after="120" w:line="360" w:lineRule="auto"/>
        <w:rPr>
          <w:rFonts w:ascii="Canva Sans" w:eastAsia="Canva Sans" w:hAnsi="Canva Sans" w:cs="Canva Sans"/>
          <w:color w:val="000000"/>
          <w:lang w:val="nn-NO"/>
        </w:rPr>
      </w:pPr>
      <w:r w:rsidRPr="00DC74AB">
        <w:rPr>
          <w:rFonts w:ascii="Canva Sans" w:eastAsia="Canva Sans" w:hAnsi="Canva Sans" w:cs="Canva Sans"/>
          <w:color w:val="000000"/>
          <w:lang w:val="nn-NO"/>
        </w:rPr>
        <w:t>1. Percobaan ini menggunakan bahasa pemrograman Python serta beberapa pustaka seperti OpenCV dan NumPy.</w:t>
      </w:r>
    </w:p>
    <w:p w14:paraId="31CBC508" w14:textId="77777777" w:rsidR="00DC74AB" w:rsidRPr="00DC74AB" w:rsidRDefault="00DC74AB" w:rsidP="00DC74AB">
      <w:pPr>
        <w:spacing w:before="120" w:after="120" w:line="360" w:lineRule="auto"/>
        <w:rPr>
          <w:rFonts w:ascii="Canva Sans" w:eastAsia="Canva Sans" w:hAnsi="Canva Sans" w:cs="Canva Sans"/>
          <w:color w:val="000000"/>
          <w:lang w:val="nn-NO"/>
        </w:rPr>
      </w:pPr>
      <w:r w:rsidRPr="00DC74AB">
        <w:rPr>
          <w:rFonts w:ascii="Canva Sans" w:eastAsia="Canva Sans" w:hAnsi="Canva Sans" w:cs="Canva Sans"/>
          <w:color w:val="000000"/>
          <w:lang w:val="nn-NO"/>
        </w:rPr>
        <w:t>2. Untuk pendeteksian warna, metode yang diterapkan adalah HSV, yang memungkinkan deteksi tiga warna secara bersamaan dalam waktu nyata, yaitu merah, hijau, dan biru.</w:t>
      </w:r>
    </w:p>
    <w:p w14:paraId="5CA90E31" w14:textId="77777777" w:rsidR="00DC74AB" w:rsidRDefault="00DC74AB" w:rsidP="00DC74AB">
      <w:pPr>
        <w:spacing w:before="120" w:after="120" w:line="360" w:lineRule="auto"/>
        <w:rPr>
          <w:rFonts w:ascii="Canva Sans" w:eastAsia="Canva Sans" w:hAnsi="Canva Sans" w:cs="Canva Sans"/>
          <w:color w:val="000000"/>
          <w:lang w:val="nn-NO"/>
        </w:rPr>
      </w:pPr>
      <w:r w:rsidRPr="00DC74AB">
        <w:rPr>
          <w:rFonts w:ascii="Canva Sans" w:eastAsia="Canva Sans" w:hAnsi="Canva Sans" w:cs="Canva Sans"/>
          <w:color w:val="000000"/>
          <w:lang w:val="nn-NO"/>
        </w:rPr>
        <w:t>3. Kondisi optimal untuk menjalankan program pendeteksi warna adalah dengan memanfaatkan webcam berkualitas tinggi dan pencahayaan ruangan yang baik.</w:t>
      </w:r>
    </w:p>
    <w:p w14:paraId="579AAB52" w14:textId="004470D3" w:rsidR="0044449A" w:rsidRPr="008152B5" w:rsidRDefault="007C02CA" w:rsidP="00DC74AB">
      <w:pPr>
        <w:spacing w:before="120" w:after="120" w:line="360" w:lineRule="auto"/>
        <w:rPr>
          <w:lang w:val="nn-NO"/>
        </w:rPr>
      </w:pPr>
      <w:r w:rsidRPr="008152B5">
        <w:rPr>
          <w:rFonts w:ascii="Canva Sans Bold" w:eastAsia="Canva Sans Bold" w:hAnsi="Canva Sans Bold" w:cs="Canva Sans Bold"/>
          <w:b/>
          <w:bCs/>
          <w:color w:val="000000"/>
          <w:sz w:val="36"/>
          <w:szCs w:val="36"/>
          <w:lang w:val="nn-NO"/>
        </w:rPr>
        <w:t xml:space="preserve">8. Saran </w:t>
      </w:r>
    </w:p>
    <w:p w14:paraId="62FFD4D1" w14:textId="763E52A8" w:rsidR="00D138E6" w:rsidRDefault="00D138E6" w:rsidP="00DC74AB">
      <w:pPr>
        <w:spacing w:before="120" w:after="120" w:line="360" w:lineRule="auto"/>
        <w:rPr>
          <w:rFonts w:ascii="Canva Sans" w:eastAsia="Canva Sans" w:hAnsi="Canva Sans" w:cs="Canva Sans"/>
          <w:color w:val="000000"/>
          <w:lang w:val="nn-NO"/>
        </w:rPr>
      </w:pPr>
      <w:r w:rsidRPr="00D138E6">
        <w:rPr>
          <w:rFonts w:ascii="Canva Sans" w:eastAsia="Canva Sans" w:hAnsi="Canva Sans" w:cs="Canva Sans"/>
          <w:color w:val="000000"/>
          <w:lang w:val="nn-NO"/>
        </w:rPr>
        <w:t xml:space="preserve">Untuk </w:t>
      </w:r>
      <w:r>
        <w:rPr>
          <w:rFonts w:ascii="Canva Sans" w:eastAsia="Canva Sans" w:hAnsi="Canva Sans" w:cs="Canva Sans"/>
          <w:color w:val="000000"/>
          <w:lang w:val="nn-NO"/>
        </w:rPr>
        <w:t>praktikum</w:t>
      </w:r>
      <w:r w:rsidRPr="00D138E6">
        <w:rPr>
          <w:rFonts w:ascii="Canva Sans" w:eastAsia="Canva Sans" w:hAnsi="Canva Sans" w:cs="Canva Sans"/>
          <w:color w:val="000000"/>
          <w:lang w:val="nn-NO"/>
        </w:rPr>
        <w:t xml:space="preserve"> selanjutnya, sebaiknya program ini dikembangkan lebih lanjut agar dapat mengidentifikasi dan mengklasifikasikan beragam jenis objek lainnya. Selain itu, akan lebih </w:t>
      </w:r>
      <w:r w:rsidRPr="00D138E6">
        <w:rPr>
          <w:rFonts w:ascii="Canva Sans" w:eastAsia="Canva Sans" w:hAnsi="Canva Sans" w:cs="Canva Sans"/>
          <w:color w:val="000000"/>
          <w:lang w:val="nn-NO"/>
        </w:rPr>
        <w:lastRenderedPageBreak/>
        <w:t>efektif jika sistem ini diperluas dengan kemampuan untuk mendeteksi variasi warna yang lebih banyak, sehingga dapat meningkatkan akurasi dan fleksibilitas dalam berbagai kondisi.</w:t>
      </w:r>
    </w:p>
    <w:p w14:paraId="3ED40D62" w14:textId="4D0C1148" w:rsidR="0044449A" w:rsidRPr="008152B5" w:rsidRDefault="008B6A83" w:rsidP="00DC74AB">
      <w:pPr>
        <w:spacing w:before="120" w:after="120" w:line="360" w:lineRule="auto"/>
        <w:rPr>
          <w:lang w:val="nn-NO"/>
        </w:rPr>
      </w:pPr>
      <w:r>
        <w:rPr>
          <w:rFonts w:ascii="Canva Sans Bold" w:eastAsia="Canva Sans Bold" w:hAnsi="Canva Sans Bold" w:cs="Canva Sans Bold"/>
          <w:b/>
          <w:bCs/>
          <w:color w:val="000000"/>
          <w:sz w:val="36"/>
          <w:szCs w:val="36"/>
          <w:lang w:val="nn-NO"/>
        </w:rPr>
        <w:t>9</w:t>
      </w:r>
      <w:r w:rsidR="007C02CA" w:rsidRPr="008152B5">
        <w:rPr>
          <w:rFonts w:ascii="Canva Sans Bold" w:eastAsia="Canva Sans Bold" w:hAnsi="Canva Sans Bold" w:cs="Canva Sans Bold"/>
          <w:b/>
          <w:bCs/>
          <w:color w:val="000000"/>
          <w:sz w:val="36"/>
          <w:szCs w:val="36"/>
          <w:lang w:val="nn-NO"/>
        </w:rPr>
        <w:t xml:space="preserve">. Daftar Pustaka </w:t>
      </w:r>
    </w:p>
    <w:p w14:paraId="7D148E11" w14:textId="77777777" w:rsidR="008B6A83" w:rsidRPr="00D138E6" w:rsidRDefault="009F15DE" w:rsidP="008B6A83">
      <w:pPr>
        <w:pStyle w:val="Bibliography"/>
        <w:rPr>
          <w:rFonts w:ascii="Canva Sans" w:hAnsi="Canva Sans" w:cs="Times New Roman"/>
        </w:rPr>
      </w:pPr>
      <w:r w:rsidRPr="00D138E6">
        <w:rPr>
          <w:rFonts w:ascii="Canva Sans" w:hAnsi="Canva Sans" w:cs="Times New Roman"/>
          <w:lang w:val="nn-NO"/>
        </w:rPr>
        <w:fldChar w:fldCharType="begin"/>
      </w:r>
      <w:r w:rsidRPr="00D138E6">
        <w:rPr>
          <w:rFonts w:ascii="Canva Sans" w:hAnsi="Canva Sans" w:cs="Times New Roman"/>
          <w:lang w:val="nn-NO"/>
        </w:rPr>
        <w:instrText xml:space="preserve"> ADDIN ZOTERO_BIBL {"uncited":[],"omitted":[],"custom":[]} CSL_BIBLIOGRAPHY </w:instrText>
      </w:r>
      <w:r w:rsidRPr="00D138E6">
        <w:rPr>
          <w:rFonts w:ascii="Canva Sans" w:hAnsi="Canva Sans" w:cs="Times New Roman"/>
          <w:lang w:val="nn-NO"/>
        </w:rPr>
        <w:fldChar w:fldCharType="separate"/>
      </w:r>
      <w:proofErr w:type="spellStart"/>
      <w:r w:rsidR="008B6A83" w:rsidRPr="00D138E6">
        <w:rPr>
          <w:rFonts w:ascii="Canva Sans" w:hAnsi="Canva Sans" w:cs="Times New Roman"/>
        </w:rPr>
        <w:t>Bradski</w:t>
      </w:r>
      <w:proofErr w:type="spellEnd"/>
      <w:r w:rsidR="008B6A83" w:rsidRPr="00D138E6">
        <w:rPr>
          <w:rFonts w:ascii="Canva Sans" w:hAnsi="Canva Sans" w:cs="Times New Roman"/>
        </w:rPr>
        <w:t xml:space="preserve">, G., </w:t>
      </w:r>
      <w:proofErr w:type="spellStart"/>
      <w:r w:rsidR="008B6A83" w:rsidRPr="00D138E6">
        <w:rPr>
          <w:rFonts w:ascii="Canva Sans" w:hAnsi="Canva Sans" w:cs="Times New Roman"/>
        </w:rPr>
        <w:t>Keahler</w:t>
      </w:r>
      <w:proofErr w:type="spellEnd"/>
      <w:r w:rsidR="008B6A83" w:rsidRPr="00D138E6">
        <w:rPr>
          <w:rFonts w:ascii="Canva Sans" w:hAnsi="Canva Sans" w:cs="Times New Roman"/>
        </w:rPr>
        <w:t>, A., 2008. Learning OpenCV, 1st ed. O’Reilly Media, Inc., 1005 Gravenstein Highway North, Sebastopol, CA 95472, United States of America.</w:t>
      </w:r>
    </w:p>
    <w:p w14:paraId="189B198A" w14:textId="77777777" w:rsidR="008B6A83" w:rsidRPr="00D138E6" w:rsidRDefault="008B6A83" w:rsidP="008B6A83">
      <w:pPr>
        <w:pStyle w:val="Bibliography"/>
        <w:rPr>
          <w:rFonts w:ascii="Canva Sans" w:hAnsi="Canva Sans" w:cs="Times New Roman"/>
        </w:rPr>
      </w:pPr>
      <w:r w:rsidRPr="00D138E6">
        <w:rPr>
          <w:rFonts w:ascii="Canva Sans" w:hAnsi="Canva Sans" w:cs="Times New Roman"/>
        </w:rPr>
        <w:t xml:space="preserve">Maulana, A., </w:t>
      </w:r>
      <w:proofErr w:type="spellStart"/>
      <w:r w:rsidRPr="00D138E6">
        <w:rPr>
          <w:rFonts w:ascii="Canva Sans" w:hAnsi="Canva Sans" w:cs="Times New Roman"/>
        </w:rPr>
        <w:t>Auliatunnajah</w:t>
      </w:r>
      <w:proofErr w:type="spellEnd"/>
      <w:r w:rsidRPr="00D138E6">
        <w:rPr>
          <w:rFonts w:ascii="Canva Sans" w:hAnsi="Canva Sans" w:cs="Times New Roman"/>
        </w:rPr>
        <w:t xml:space="preserve">, F., Rosidin, N., </w:t>
      </w:r>
      <w:proofErr w:type="spellStart"/>
      <w:r w:rsidRPr="00D138E6">
        <w:rPr>
          <w:rFonts w:ascii="Canva Sans" w:hAnsi="Canva Sans" w:cs="Times New Roman"/>
        </w:rPr>
        <w:t>Rizki</w:t>
      </w:r>
      <w:proofErr w:type="spellEnd"/>
      <w:r w:rsidRPr="00D138E6">
        <w:rPr>
          <w:rFonts w:ascii="Canva Sans" w:hAnsi="Canva Sans" w:cs="Times New Roman"/>
        </w:rPr>
        <w:t xml:space="preserve">, M.R., </w:t>
      </w:r>
      <w:proofErr w:type="spellStart"/>
      <w:r w:rsidRPr="00D138E6">
        <w:rPr>
          <w:rFonts w:ascii="Canva Sans" w:hAnsi="Canva Sans" w:cs="Times New Roman"/>
        </w:rPr>
        <w:t>Rosyani</w:t>
      </w:r>
      <w:proofErr w:type="spellEnd"/>
      <w:r w:rsidRPr="00D138E6">
        <w:rPr>
          <w:rFonts w:ascii="Canva Sans" w:hAnsi="Canva Sans" w:cs="Times New Roman"/>
        </w:rPr>
        <w:t xml:space="preserve">, P., 2024. </w:t>
      </w:r>
      <w:proofErr w:type="spellStart"/>
      <w:r w:rsidRPr="00D138E6">
        <w:rPr>
          <w:rFonts w:ascii="Canva Sans" w:hAnsi="Canva Sans" w:cs="Times New Roman"/>
        </w:rPr>
        <w:t>Implementasi</w:t>
      </w:r>
      <w:proofErr w:type="spellEnd"/>
      <w:r w:rsidRPr="00D138E6">
        <w:rPr>
          <w:rFonts w:ascii="Canva Sans" w:hAnsi="Canva Sans" w:cs="Times New Roman"/>
        </w:rPr>
        <w:t xml:space="preserve"> OpenCV </w:t>
      </w:r>
      <w:proofErr w:type="spellStart"/>
      <w:r w:rsidRPr="00D138E6">
        <w:rPr>
          <w:rFonts w:ascii="Canva Sans" w:hAnsi="Canva Sans" w:cs="Times New Roman"/>
        </w:rPr>
        <w:t>dengan</w:t>
      </w:r>
      <w:proofErr w:type="spellEnd"/>
      <w:r w:rsidRPr="00D138E6">
        <w:rPr>
          <w:rFonts w:ascii="Canva Sans" w:hAnsi="Canva Sans" w:cs="Times New Roman"/>
        </w:rPr>
        <w:t xml:space="preserve"> Metode Image Thresholding pada Gambar 2.</w:t>
      </w:r>
    </w:p>
    <w:p w14:paraId="112F8440" w14:textId="15805850" w:rsidR="008B6A83" w:rsidRPr="00D138E6" w:rsidRDefault="008B6A83" w:rsidP="008B6A83">
      <w:pPr>
        <w:pStyle w:val="Bibliography"/>
        <w:rPr>
          <w:rFonts w:ascii="Canva Sans" w:hAnsi="Canva Sans" w:cs="Times New Roman"/>
        </w:rPr>
      </w:pPr>
      <w:r w:rsidRPr="00D138E6">
        <w:rPr>
          <w:rFonts w:ascii="Canva Sans" w:hAnsi="Canva Sans" w:cs="Times New Roman"/>
        </w:rPr>
        <w:t xml:space="preserve">Randy Moh Yusup, </w:t>
      </w:r>
      <w:proofErr w:type="spellStart"/>
      <w:r w:rsidRPr="00D138E6">
        <w:rPr>
          <w:rFonts w:ascii="Canva Sans" w:hAnsi="Canva Sans" w:cs="Times New Roman"/>
        </w:rPr>
        <w:t>Aldof</w:t>
      </w:r>
      <w:proofErr w:type="spellEnd"/>
      <w:r w:rsidRPr="00D138E6">
        <w:rPr>
          <w:rFonts w:ascii="Canva Sans" w:hAnsi="Canva Sans" w:cs="Times New Roman"/>
        </w:rPr>
        <w:t xml:space="preserve"> Faris Anugrah, Muslimah, D.D., </w:t>
      </w:r>
      <w:proofErr w:type="spellStart"/>
      <w:r w:rsidRPr="00D138E6">
        <w:rPr>
          <w:rFonts w:ascii="Canva Sans" w:hAnsi="Canva Sans" w:cs="Times New Roman"/>
        </w:rPr>
        <w:t>Permana</w:t>
      </w:r>
      <w:proofErr w:type="spellEnd"/>
      <w:r w:rsidRPr="00D138E6">
        <w:rPr>
          <w:rFonts w:ascii="Canva Sans" w:hAnsi="Canva Sans" w:cs="Times New Roman"/>
        </w:rPr>
        <w:t xml:space="preserve">, S.M.W.N., Shindi Yuliani, 2024. Pendeteksian </w:t>
      </w:r>
      <w:proofErr w:type="spellStart"/>
      <w:r w:rsidRPr="00D138E6">
        <w:rPr>
          <w:rFonts w:ascii="Canva Sans" w:hAnsi="Canva Sans" w:cs="Times New Roman"/>
        </w:rPr>
        <w:t>Objek</w:t>
      </w:r>
      <w:proofErr w:type="spellEnd"/>
      <w:r w:rsidRPr="00D138E6">
        <w:rPr>
          <w:rFonts w:ascii="Canva Sans" w:hAnsi="Canva Sans" w:cs="Times New Roman"/>
        </w:rPr>
        <w:t xml:space="preserve"> </w:t>
      </w:r>
      <w:proofErr w:type="spellStart"/>
      <w:r w:rsidRPr="00D138E6">
        <w:rPr>
          <w:rFonts w:ascii="Canva Sans" w:hAnsi="Canva Sans" w:cs="Times New Roman"/>
        </w:rPr>
        <w:t>Menggunakan</w:t>
      </w:r>
      <w:proofErr w:type="spellEnd"/>
      <w:r w:rsidRPr="00D138E6">
        <w:rPr>
          <w:rFonts w:ascii="Canva Sans" w:hAnsi="Canva Sans" w:cs="Times New Roman"/>
        </w:rPr>
        <w:t xml:space="preserve"> </w:t>
      </w:r>
      <w:proofErr w:type="spellStart"/>
      <w:r w:rsidRPr="00D138E6">
        <w:rPr>
          <w:rFonts w:ascii="Canva Sans" w:hAnsi="Canva Sans" w:cs="Times New Roman"/>
        </w:rPr>
        <w:t>Opencv</w:t>
      </w:r>
      <w:proofErr w:type="spellEnd"/>
      <w:r w:rsidRPr="00D138E6">
        <w:rPr>
          <w:rFonts w:ascii="Canva Sans" w:hAnsi="Canva Sans" w:cs="Times New Roman"/>
        </w:rPr>
        <w:t xml:space="preserve"> Dan Metode Yolov4-Tiny </w:t>
      </w:r>
      <w:proofErr w:type="spellStart"/>
      <w:r w:rsidRPr="00D138E6">
        <w:rPr>
          <w:rFonts w:ascii="Canva Sans" w:hAnsi="Canva Sans" w:cs="Times New Roman"/>
        </w:rPr>
        <w:t>Untuk</w:t>
      </w:r>
      <w:proofErr w:type="spellEnd"/>
      <w:r w:rsidRPr="00D138E6">
        <w:rPr>
          <w:rFonts w:ascii="Canva Sans" w:hAnsi="Canva Sans" w:cs="Times New Roman"/>
        </w:rPr>
        <w:t xml:space="preserve"> </w:t>
      </w:r>
      <w:proofErr w:type="spellStart"/>
      <w:r w:rsidRPr="00D138E6">
        <w:rPr>
          <w:rFonts w:ascii="Canva Sans" w:hAnsi="Canva Sans" w:cs="Times New Roman"/>
        </w:rPr>
        <w:t>Membantu</w:t>
      </w:r>
      <w:proofErr w:type="spellEnd"/>
      <w:r w:rsidRPr="00D138E6">
        <w:rPr>
          <w:rFonts w:ascii="Canva Sans" w:hAnsi="Canva Sans" w:cs="Times New Roman"/>
        </w:rPr>
        <w:t xml:space="preserve"> </w:t>
      </w:r>
      <w:proofErr w:type="spellStart"/>
      <w:r w:rsidRPr="00D138E6">
        <w:rPr>
          <w:rFonts w:ascii="Canva Sans" w:hAnsi="Canva Sans" w:cs="Times New Roman"/>
        </w:rPr>
        <w:t>Tunanetra</w:t>
      </w:r>
      <w:proofErr w:type="spellEnd"/>
      <w:r w:rsidRPr="00D138E6">
        <w:rPr>
          <w:rFonts w:ascii="Canva Sans" w:hAnsi="Canva Sans" w:cs="Times New Roman"/>
        </w:rPr>
        <w:t xml:space="preserve">. </w:t>
      </w:r>
      <w:proofErr w:type="spellStart"/>
      <w:r w:rsidRPr="00D138E6">
        <w:rPr>
          <w:rFonts w:ascii="Canva Sans" w:hAnsi="Canva Sans" w:cs="Times New Roman"/>
        </w:rPr>
        <w:t>Jcsit</w:t>
      </w:r>
      <w:proofErr w:type="spellEnd"/>
      <w:r w:rsidRPr="00D138E6">
        <w:rPr>
          <w:rFonts w:ascii="Canva Sans" w:hAnsi="Canva Sans" w:cs="Times New Roman"/>
        </w:rPr>
        <w:t xml:space="preserve"> 1, 59–68. https://doi.org/10.59407/jcsit.v1i2.532</w:t>
      </w:r>
    </w:p>
    <w:p w14:paraId="66F138CE" w14:textId="77777777" w:rsidR="008B6A83" w:rsidRPr="00D138E6" w:rsidRDefault="008B6A83" w:rsidP="008B6A83">
      <w:pPr>
        <w:pStyle w:val="Bibliography"/>
        <w:rPr>
          <w:rFonts w:ascii="Canva Sans" w:hAnsi="Canva Sans" w:cs="Times New Roman"/>
        </w:rPr>
      </w:pPr>
      <w:proofErr w:type="spellStart"/>
      <w:r w:rsidRPr="00D138E6">
        <w:rPr>
          <w:rFonts w:ascii="Canva Sans" w:hAnsi="Canva Sans" w:cs="Times New Roman"/>
        </w:rPr>
        <w:t>Zulkhaidi</w:t>
      </w:r>
      <w:proofErr w:type="spellEnd"/>
      <w:r w:rsidRPr="00D138E6">
        <w:rPr>
          <w:rFonts w:ascii="Canva Sans" w:hAnsi="Canva Sans" w:cs="Times New Roman"/>
        </w:rPr>
        <w:t xml:space="preserve">, T.C.A.-S., Maria, E., Yulianto, Y., 2020. </w:t>
      </w:r>
      <w:proofErr w:type="spellStart"/>
      <w:r w:rsidRPr="00D138E6">
        <w:rPr>
          <w:rFonts w:ascii="Canva Sans" w:hAnsi="Canva Sans" w:cs="Times New Roman"/>
        </w:rPr>
        <w:t>Pengenalan</w:t>
      </w:r>
      <w:proofErr w:type="spellEnd"/>
      <w:r w:rsidRPr="00D138E6">
        <w:rPr>
          <w:rFonts w:ascii="Canva Sans" w:hAnsi="Canva Sans" w:cs="Times New Roman"/>
        </w:rPr>
        <w:t xml:space="preserve"> Pola </w:t>
      </w:r>
      <w:proofErr w:type="spellStart"/>
      <w:r w:rsidRPr="00D138E6">
        <w:rPr>
          <w:rFonts w:ascii="Canva Sans" w:hAnsi="Canva Sans" w:cs="Times New Roman"/>
        </w:rPr>
        <w:t>Bentuk</w:t>
      </w:r>
      <w:proofErr w:type="spellEnd"/>
      <w:r w:rsidRPr="00D138E6">
        <w:rPr>
          <w:rFonts w:ascii="Canva Sans" w:hAnsi="Canva Sans" w:cs="Times New Roman"/>
        </w:rPr>
        <w:t xml:space="preserve"> Wajah </w:t>
      </w:r>
      <w:proofErr w:type="spellStart"/>
      <w:r w:rsidRPr="00D138E6">
        <w:rPr>
          <w:rFonts w:ascii="Canva Sans" w:hAnsi="Canva Sans" w:cs="Times New Roman"/>
        </w:rPr>
        <w:t>dengan</w:t>
      </w:r>
      <w:proofErr w:type="spellEnd"/>
      <w:r w:rsidRPr="00D138E6">
        <w:rPr>
          <w:rFonts w:ascii="Canva Sans" w:hAnsi="Canva Sans" w:cs="Times New Roman"/>
        </w:rPr>
        <w:t xml:space="preserve"> OpenCV. JURTI 3, 181. https://doi.org/10.30872/jurti.v3i2.4033</w:t>
      </w:r>
    </w:p>
    <w:p w14:paraId="4D1CB4F6" w14:textId="38A60537" w:rsidR="0044449A" w:rsidRPr="008152B5" w:rsidRDefault="009F15DE" w:rsidP="00247BD6">
      <w:pPr>
        <w:pBdr>
          <w:bottom w:val="single" w:sz="6" w:space="31" w:color="BFC3C8"/>
        </w:pBdr>
        <w:spacing w:before="120" w:after="120" w:line="360" w:lineRule="auto"/>
        <w:rPr>
          <w:lang w:val="nn-NO"/>
        </w:rPr>
      </w:pPr>
      <w:r w:rsidRPr="00D138E6">
        <w:rPr>
          <w:rFonts w:ascii="Canva Sans" w:hAnsi="Canva Sans" w:cs="Times New Roman"/>
          <w:lang w:val="nn-NO"/>
        </w:rPr>
        <w:fldChar w:fldCharType="end"/>
      </w:r>
      <w:r w:rsidR="007C02CA" w:rsidRPr="008152B5">
        <w:rPr>
          <w:rFonts w:ascii="Canva Sans Bold" w:eastAsia="Canva Sans Bold" w:hAnsi="Canva Sans Bold" w:cs="Canva Sans Bold"/>
          <w:b/>
          <w:bCs/>
          <w:color w:val="000000"/>
          <w:sz w:val="64"/>
          <w:szCs w:val="64"/>
          <w:lang w:val="nn-NO"/>
        </w:rPr>
        <w:t xml:space="preserve"> </w:t>
      </w:r>
    </w:p>
    <w:sectPr w:rsidR="0044449A" w:rsidRPr="008152B5" w:rsidSect="00A462B8">
      <w:pgSz w:w="11910" w:h="16845"/>
      <w:pgMar w:top="442" w:right="425" w:bottom="278" w:left="425"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563B6004-8B4A-46EF-970A-30ADF026A7C0}"/>
  </w:font>
  <w:font w:name="Canva Sans Bold">
    <w:charset w:val="00"/>
    <w:family w:val="auto"/>
    <w:pitch w:val="default"/>
    <w:embedBold r:id="rId2" w:fontKey="{3BBF537E-2BCF-4BEE-AE30-63C0C71AB074}"/>
  </w:font>
  <w:font w:name="Canva Sans">
    <w:altName w:val="Calibri"/>
    <w:charset w:val="00"/>
    <w:family w:val="auto"/>
    <w:pitch w:val="default"/>
    <w:embedRegular r:id="rId3" w:fontKey="{E1651F2A-C9A6-4CB6-BC2B-B4D9399C6325}"/>
    <w:embedBold r:id="rId4" w:fontKey="{3E3B92A8-BF9F-482C-8417-DB62B8807E39}"/>
    <w:embedItalic r:id="rId5" w:fontKey="{A3459858-F623-4DA7-842E-8798FDB4278F}"/>
  </w:font>
  <w:font w:name="Arimo">
    <w:charset w:val="00"/>
    <w:family w:val="auto"/>
    <w:pitch w:val="default"/>
    <w:embedRegular r:id="rId6" w:fontKey="{2EC8314A-94AC-4EB8-AA3B-DDC7A1832472}"/>
  </w:font>
  <w:font w:name="Calibri Light">
    <w:panose1 w:val="020F0302020204030204"/>
    <w:charset w:val="00"/>
    <w:family w:val="swiss"/>
    <w:pitch w:val="variable"/>
    <w:sig w:usb0="E4002EFF" w:usb1="C200247B" w:usb2="00000009" w:usb3="00000000" w:csb0="000001FF" w:csb1="00000000"/>
    <w:embedRegular r:id="rId7" w:fontKey="{C233D00C-9E0D-44E4-BF63-1FFDF19D3A51}"/>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21597C"/>
    <w:multiLevelType w:val="hybridMultilevel"/>
    <w:tmpl w:val="4530AADE"/>
    <w:lvl w:ilvl="0" w:tplc="38090019">
      <w:start w:val="1"/>
      <w:numFmt w:val="lowerLetter"/>
      <w:lvlText w:val="%1."/>
      <w:lvlJc w:val="left"/>
      <w:pPr>
        <w:ind w:left="2073" w:hanging="360"/>
      </w:pPr>
    </w:lvl>
    <w:lvl w:ilvl="1" w:tplc="38090019" w:tentative="1">
      <w:start w:val="1"/>
      <w:numFmt w:val="lowerLetter"/>
      <w:lvlText w:val="%2."/>
      <w:lvlJc w:val="left"/>
      <w:pPr>
        <w:ind w:left="2793" w:hanging="360"/>
      </w:pPr>
    </w:lvl>
    <w:lvl w:ilvl="2" w:tplc="3809001B" w:tentative="1">
      <w:start w:val="1"/>
      <w:numFmt w:val="lowerRoman"/>
      <w:lvlText w:val="%3."/>
      <w:lvlJc w:val="right"/>
      <w:pPr>
        <w:ind w:left="3513" w:hanging="180"/>
      </w:pPr>
    </w:lvl>
    <w:lvl w:ilvl="3" w:tplc="3809000F" w:tentative="1">
      <w:start w:val="1"/>
      <w:numFmt w:val="decimal"/>
      <w:lvlText w:val="%4."/>
      <w:lvlJc w:val="left"/>
      <w:pPr>
        <w:ind w:left="4233" w:hanging="360"/>
      </w:pPr>
    </w:lvl>
    <w:lvl w:ilvl="4" w:tplc="38090019" w:tentative="1">
      <w:start w:val="1"/>
      <w:numFmt w:val="lowerLetter"/>
      <w:lvlText w:val="%5."/>
      <w:lvlJc w:val="left"/>
      <w:pPr>
        <w:ind w:left="4953" w:hanging="360"/>
      </w:pPr>
    </w:lvl>
    <w:lvl w:ilvl="5" w:tplc="3809001B" w:tentative="1">
      <w:start w:val="1"/>
      <w:numFmt w:val="lowerRoman"/>
      <w:lvlText w:val="%6."/>
      <w:lvlJc w:val="right"/>
      <w:pPr>
        <w:ind w:left="5673" w:hanging="180"/>
      </w:pPr>
    </w:lvl>
    <w:lvl w:ilvl="6" w:tplc="3809000F" w:tentative="1">
      <w:start w:val="1"/>
      <w:numFmt w:val="decimal"/>
      <w:lvlText w:val="%7."/>
      <w:lvlJc w:val="left"/>
      <w:pPr>
        <w:ind w:left="6393" w:hanging="360"/>
      </w:pPr>
    </w:lvl>
    <w:lvl w:ilvl="7" w:tplc="38090019" w:tentative="1">
      <w:start w:val="1"/>
      <w:numFmt w:val="lowerLetter"/>
      <w:lvlText w:val="%8."/>
      <w:lvlJc w:val="left"/>
      <w:pPr>
        <w:ind w:left="7113" w:hanging="360"/>
      </w:pPr>
    </w:lvl>
    <w:lvl w:ilvl="8" w:tplc="3809001B" w:tentative="1">
      <w:start w:val="1"/>
      <w:numFmt w:val="lowerRoman"/>
      <w:lvlText w:val="%9."/>
      <w:lvlJc w:val="right"/>
      <w:pPr>
        <w:ind w:left="7833" w:hanging="180"/>
      </w:pPr>
    </w:lvl>
  </w:abstractNum>
  <w:abstractNum w:abstractNumId="1" w15:restartNumberingAfterBreak="0">
    <w:nsid w:val="21BB2B02"/>
    <w:multiLevelType w:val="hybridMultilevel"/>
    <w:tmpl w:val="853A9D36"/>
    <w:lvl w:ilvl="0" w:tplc="FFD2AC9C">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 w15:restartNumberingAfterBreak="0">
    <w:nsid w:val="245C1A3E"/>
    <w:multiLevelType w:val="hybridMultilevel"/>
    <w:tmpl w:val="F38E2E88"/>
    <w:lvl w:ilvl="0" w:tplc="97CAA5C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3F7B1B9B"/>
    <w:multiLevelType w:val="hybridMultilevel"/>
    <w:tmpl w:val="92AA0C0E"/>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42A16939"/>
    <w:multiLevelType w:val="hybridMultilevel"/>
    <w:tmpl w:val="21D0B4B6"/>
    <w:lvl w:ilvl="0" w:tplc="D79645B2">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56F779CE"/>
    <w:multiLevelType w:val="hybridMultilevel"/>
    <w:tmpl w:val="46F478B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1634168838">
    <w:abstractNumId w:val="5"/>
  </w:num>
  <w:num w:numId="2" w16cid:durableId="213275551">
    <w:abstractNumId w:val="2"/>
  </w:num>
  <w:num w:numId="3" w16cid:durableId="1218707924">
    <w:abstractNumId w:val="3"/>
  </w:num>
  <w:num w:numId="4" w16cid:durableId="474763338">
    <w:abstractNumId w:val="4"/>
  </w:num>
  <w:num w:numId="5" w16cid:durableId="2020305933">
    <w:abstractNumId w:val="1"/>
  </w:num>
  <w:num w:numId="6" w16cid:durableId="9364027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spelling="clean" w:grammar="clean"/>
  <w:defaultTabStop w:val="720"/>
  <w:doNotShadeFormData/>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49A"/>
    <w:rsid w:val="001101D2"/>
    <w:rsid w:val="001505F5"/>
    <w:rsid w:val="001E06C8"/>
    <w:rsid w:val="0020220C"/>
    <w:rsid w:val="00247BD6"/>
    <w:rsid w:val="002E3578"/>
    <w:rsid w:val="003E546C"/>
    <w:rsid w:val="003E7A22"/>
    <w:rsid w:val="003F3BB7"/>
    <w:rsid w:val="0044449A"/>
    <w:rsid w:val="004711A8"/>
    <w:rsid w:val="00471812"/>
    <w:rsid w:val="005210CD"/>
    <w:rsid w:val="005B6301"/>
    <w:rsid w:val="005D3591"/>
    <w:rsid w:val="00657522"/>
    <w:rsid w:val="0077164E"/>
    <w:rsid w:val="007C02CA"/>
    <w:rsid w:val="008152B5"/>
    <w:rsid w:val="008B6A83"/>
    <w:rsid w:val="00931A68"/>
    <w:rsid w:val="009864B7"/>
    <w:rsid w:val="009F15DE"/>
    <w:rsid w:val="00A462B8"/>
    <w:rsid w:val="00AB1F8E"/>
    <w:rsid w:val="00B007C8"/>
    <w:rsid w:val="00C84816"/>
    <w:rsid w:val="00D138E6"/>
    <w:rsid w:val="00DB3FF1"/>
    <w:rsid w:val="00DC74AB"/>
    <w:rsid w:val="00E054C3"/>
    <w:rsid w:val="00F43F56"/>
    <w:rsid w:val="00F754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F1750"/>
  <w15:docId w15:val="{1C80F7BB-06F0-42BE-B97C-CC19C46A2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6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B3FF1"/>
    <w:rPr>
      <w:color w:val="0563C1" w:themeColor="hyperlink"/>
      <w:u w:val="single"/>
    </w:rPr>
  </w:style>
  <w:style w:type="character" w:styleId="UnresolvedMention">
    <w:name w:val="Unresolved Mention"/>
    <w:basedOn w:val="DefaultParagraphFont"/>
    <w:uiPriority w:val="99"/>
    <w:semiHidden/>
    <w:unhideWhenUsed/>
    <w:rsid w:val="00DB3FF1"/>
    <w:rPr>
      <w:color w:val="605E5C"/>
      <w:shd w:val="clear" w:color="auto" w:fill="E1DFDD"/>
    </w:rPr>
  </w:style>
  <w:style w:type="paragraph" w:styleId="ListParagraph">
    <w:name w:val="List Paragraph"/>
    <w:basedOn w:val="Normal"/>
    <w:uiPriority w:val="34"/>
    <w:qFormat/>
    <w:rsid w:val="003F3BB7"/>
    <w:pPr>
      <w:ind w:left="720"/>
      <w:contextualSpacing/>
    </w:pPr>
  </w:style>
  <w:style w:type="paragraph" w:styleId="Bibliography">
    <w:name w:val="Bibliography"/>
    <w:basedOn w:val="Normal"/>
    <w:next w:val="Normal"/>
    <w:uiPriority w:val="37"/>
    <w:unhideWhenUsed/>
    <w:rsid w:val="003F3BB7"/>
  </w:style>
  <w:style w:type="paragraph" w:styleId="NormalWeb">
    <w:name w:val="Normal (Web)"/>
    <w:basedOn w:val="Normal"/>
    <w:uiPriority w:val="99"/>
    <w:unhideWhenUsed/>
    <w:rsid w:val="001101D2"/>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E3578"/>
    <w:rPr>
      <w:b/>
      <w:bCs/>
    </w:rPr>
  </w:style>
  <w:style w:type="character" w:styleId="HTMLCode">
    <w:name w:val="HTML Code"/>
    <w:basedOn w:val="DefaultParagraphFont"/>
    <w:uiPriority w:val="99"/>
    <w:semiHidden/>
    <w:unhideWhenUsed/>
    <w:rsid w:val="002E357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7604515">
      <w:bodyDiv w:val="1"/>
      <w:marLeft w:val="0"/>
      <w:marRight w:val="0"/>
      <w:marTop w:val="0"/>
      <w:marBottom w:val="0"/>
      <w:divBdr>
        <w:top w:val="none" w:sz="0" w:space="0" w:color="auto"/>
        <w:left w:val="none" w:sz="0" w:space="0" w:color="auto"/>
        <w:bottom w:val="none" w:sz="0" w:space="0" w:color="auto"/>
        <w:right w:val="none" w:sz="0" w:space="0" w:color="auto"/>
      </w:divBdr>
    </w:div>
    <w:div w:id="10545487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wafanabila"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091423-0505-460A-A4AA-097B429AA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6</Pages>
  <Words>2385</Words>
  <Characters>13595</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ache POI</dc:creator>
  <cp:keywords/>
  <dc:description/>
  <cp:lastModifiedBy>wafa khoirunnisa</cp:lastModifiedBy>
  <cp:revision>5</cp:revision>
  <dcterms:created xsi:type="dcterms:W3CDTF">2025-02-17T22:29:00Z</dcterms:created>
  <dcterms:modified xsi:type="dcterms:W3CDTF">2025-02-19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j8c6LHDw"/&gt;&lt;style id="http://www.zotero.org/styles/elsevier-harvard" hasBibliography="1" bibliographyStyleHasBeenSet="1"/&gt;&lt;prefs&gt;&lt;pref name="fieldType" value="Field"/&gt;&lt;/prefs&gt;&lt;/data&gt;</vt:lpwstr>
  </property>
</Properties>
</file>